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73BD88" w14:textId="0DF3CF3E" w:rsidR="003A61E5" w:rsidRDefault="003A61E5" w:rsidP="001A596A">
      <w:pPr>
        <w:spacing w:line="480" w:lineRule="auto"/>
        <w:rPr>
          <w:b/>
          <w:color w:val="000000" w:themeColor="text1"/>
        </w:rPr>
      </w:pPr>
      <w:bookmarkStart w:id="0" w:name="_GoBack"/>
      <w:bookmarkEnd w:id="0"/>
      <w:r w:rsidRPr="003A61E5">
        <w:rPr>
          <w:b/>
          <w:color w:val="000000" w:themeColor="text1"/>
        </w:rPr>
        <w:t xml:space="preserve">Improved discrimination of mortality with Veterans Aging Cohort Study (VACS) Index 2.0 in HIV-positive individuals </w:t>
      </w:r>
    </w:p>
    <w:p w14:paraId="0E3B01FF" w14:textId="77777777" w:rsidR="00393936" w:rsidRPr="00393936" w:rsidRDefault="00E9209F" w:rsidP="00393936">
      <w:pPr>
        <w:spacing w:line="480" w:lineRule="auto"/>
      </w:pPr>
      <w:r w:rsidRPr="00A20A21">
        <w:t>Jan</w:t>
      </w:r>
      <w:r>
        <w:t xml:space="preserve">et P. Tate, </w:t>
      </w:r>
      <w:r w:rsidRPr="00A20A21">
        <w:t>Jonathan A</w:t>
      </w:r>
      <w:r>
        <w:t>.</w:t>
      </w:r>
      <w:r w:rsidRPr="00A20A21">
        <w:t xml:space="preserve"> C</w:t>
      </w:r>
      <w:r>
        <w:t xml:space="preserve">. </w:t>
      </w:r>
      <w:r w:rsidRPr="00A20A21">
        <w:t>Sterne</w:t>
      </w:r>
      <w:r>
        <w:t xml:space="preserve"> and </w:t>
      </w:r>
      <w:r w:rsidRPr="00A20A21">
        <w:t xml:space="preserve">Amy </w:t>
      </w:r>
      <w:r>
        <w:t xml:space="preserve">C. </w:t>
      </w:r>
      <w:r w:rsidRPr="00A20A21">
        <w:t>Justice</w:t>
      </w:r>
      <w:r>
        <w:t xml:space="preserve"> for </w:t>
      </w:r>
      <w:r w:rsidR="00393936">
        <w:t xml:space="preserve">the </w:t>
      </w:r>
      <w:r w:rsidR="00393936" w:rsidRPr="00393936">
        <w:t>Veterans Aging Cohor</w:t>
      </w:r>
      <w:r w:rsidR="00393936">
        <w:t>t</w:t>
      </w:r>
      <w:r w:rsidR="00393936" w:rsidRPr="00393936">
        <w:t xml:space="preserve"> Study (VACS) and The Antiretroviral Therapy Cohort Collaboration (ART-CC)</w:t>
      </w:r>
    </w:p>
    <w:p w14:paraId="08C84338" w14:textId="77777777" w:rsidR="00E9209F" w:rsidRDefault="00E9209F" w:rsidP="00E9209F">
      <w:r>
        <w:t>Corresponding Author:</w:t>
      </w:r>
    </w:p>
    <w:p w14:paraId="05C77BF0" w14:textId="77777777" w:rsidR="00E9209F" w:rsidRDefault="00E9209F" w:rsidP="00E9209F">
      <w:r>
        <w:t>Janet Tate, ScD</w:t>
      </w:r>
    </w:p>
    <w:p w14:paraId="50EA4954" w14:textId="77777777" w:rsidR="00E9209F" w:rsidRDefault="00E9209F" w:rsidP="00E9209F">
      <w:r>
        <w:t>VA Connecticut Health Systems</w:t>
      </w:r>
    </w:p>
    <w:p w14:paraId="470BFC9F" w14:textId="77777777" w:rsidR="00E9209F" w:rsidRDefault="00E9209F" w:rsidP="00E9209F">
      <w:r>
        <w:t>950 Campbell Ave;</w:t>
      </w:r>
    </w:p>
    <w:p w14:paraId="31E74930" w14:textId="77777777" w:rsidR="00E9209F" w:rsidRDefault="00E9209F" w:rsidP="00E9209F">
      <w:r>
        <w:t>West Haven, CT 06516</w:t>
      </w:r>
    </w:p>
    <w:p w14:paraId="10EF7FB8" w14:textId="77777777" w:rsidR="00E9209F" w:rsidRDefault="00E9209F" w:rsidP="00E9209F">
      <w:r>
        <w:t>Tel 203-932-5711 X 5371</w:t>
      </w:r>
    </w:p>
    <w:p w14:paraId="4F03820C" w14:textId="77777777" w:rsidR="00E9209F" w:rsidRDefault="00E9209F" w:rsidP="00E9209F">
      <w:r>
        <w:t>Fax 203-937-4926</w:t>
      </w:r>
    </w:p>
    <w:p w14:paraId="54A0D5C8" w14:textId="77777777" w:rsidR="00E9209F" w:rsidRPr="006B5F10" w:rsidRDefault="00A80783" w:rsidP="00E9209F">
      <w:hyperlink r:id="rId8" w:history="1">
        <w:r w:rsidR="00393936" w:rsidRPr="00001B08">
          <w:t>Janet.Tate2@va.gov</w:t>
        </w:r>
      </w:hyperlink>
    </w:p>
    <w:p w14:paraId="3936482D" w14:textId="77777777" w:rsidR="00A81DDF" w:rsidRPr="00001B08" w:rsidRDefault="00A81DDF" w:rsidP="00001B08"/>
    <w:p w14:paraId="727BBD1D" w14:textId="77777777" w:rsidR="00A81DDF" w:rsidRPr="006B5F10" w:rsidRDefault="00A81DDF" w:rsidP="00A81DDF"/>
    <w:p w14:paraId="1012E86A" w14:textId="77777777" w:rsidR="00A81DDF" w:rsidRPr="00001B08" w:rsidRDefault="00A81DDF" w:rsidP="00001B08">
      <w:r w:rsidRPr="00001B08">
        <w:t>Writing group members</w:t>
      </w:r>
    </w:p>
    <w:p w14:paraId="406AED1F" w14:textId="77777777" w:rsidR="00842C2B" w:rsidRDefault="00842C2B" w:rsidP="00A81DDF">
      <w:pPr>
        <w:rPr>
          <w:b/>
        </w:rPr>
        <w:sectPr w:rsidR="00842C2B" w:rsidSect="003A61E5">
          <w:headerReference w:type="default" r:id="rId9"/>
          <w:footerReference w:type="default" r:id="rId10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1178418" w14:textId="77777777" w:rsidR="00A81DDF" w:rsidRPr="00A81DDF" w:rsidRDefault="00A81DDF" w:rsidP="00001B08">
      <w:pPr>
        <w:rPr>
          <w:b/>
        </w:rPr>
      </w:pPr>
      <w:r w:rsidRPr="00A81DDF">
        <w:rPr>
          <w:b/>
        </w:rPr>
        <w:t>Veterans Aging Cohort Study</w:t>
      </w:r>
    </w:p>
    <w:p w14:paraId="5E3371A5" w14:textId="77777777" w:rsidR="00A81DDF" w:rsidRDefault="00A81DDF" w:rsidP="00001B08">
      <w:r>
        <w:t>Kathleen M. Akgun</w:t>
      </w:r>
    </w:p>
    <w:p w14:paraId="769BBA7A" w14:textId="77777777" w:rsidR="00A81DDF" w:rsidRDefault="00A81DDF" w:rsidP="00001B08">
      <w:r>
        <w:t>Sheldon T. Brown</w:t>
      </w:r>
    </w:p>
    <w:p w14:paraId="4F4DDDF8" w14:textId="77777777" w:rsidR="00A81DDF" w:rsidRDefault="00A81DDF" w:rsidP="00001B08">
      <w:r>
        <w:t>Kendall Bryant</w:t>
      </w:r>
    </w:p>
    <w:p w14:paraId="79495279" w14:textId="77777777" w:rsidR="00A81DDF" w:rsidRDefault="00A81DDF" w:rsidP="00001B08">
      <w:r>
        <w:t>CC Chang</w:t>
      </w:r>
    </w:p>
    <w:p w14:paraId="0CEDF4EE" w14:textId="77777777" w:rsidR="00A81DDF" w:rsidRDefault="00A81DDF" w:rsidP="00001B08">
      <w:r>
        <w:t xml:space="preserve">Cynthia </w:t>
      </w:r>
      <w:r w:rsidR="006C238A">
        <w:t xml:space="preserve">L. </w:t>
      </w:r>
      <w:r>
        <w:t>Gibert</w:t>
      </w:r>
    </w:p>
    <w:p w14:paraId="1FDA0370" w14:textId="77777777" w:rsidR="00A81DDF" w:rsidRDefault="00A81DDF" w:rsidP="00001B08">
      <w:r>
        <w:t>Mathew Bidwell Goetz</w:t>
      </w:r>
    </w:p>
    <w:p w14:paraId="09C2A347" w14:textId="77777777" w:rsidR="00A81DDF" w:rsidRDefault="00A81DDF" w:rsidP="00001B08">
      <w:r>
        <w:t>Kaku So-Armah</w:t>
      </w:r>
    </w:p>
    <w:p w14:paraId="0AFE8821" w14:textId="77777777" w:rsidR="00A81DDF" w:rsidRDefault="00A81DDF" w:rsidP="00001B08">
      <w:r>
        <w:t>Vincent Marconi</w:t>
      </w:r>
    </w:p>
    <w:p w14:paraId="61B90957" w14:textId="77777777" w:rsidR="00A81DDF" w:rsidRDefault="00A81DDF" w:rsidP="00001B08">
      <w:r>
        <w:t>Kathleen McGinnis</w:t>
      </w:r>
    </w:p>
    <w:p w14:paraId="12A84705" w14:textId="1B7D18FC" w:rsidR="00A81DDF" w:rsidRDefault="00A81DDF" w:rsidP="00001B08">
      <w:r>
        <w:t>Kris</w:t>
      </w:r>
      <w:r w:rsidR="00A03C9F">
        <w:t xml:space="preserve"> A</w:t>
      </w:r>
      <w:r>
        <w:t>nn K Oursler</w:t>
      </w:r>
    </w:p>
    <w:p w14:paraId="5CB93A52" w14:textId="77777777" w:rsidR="00A81DDF" w:rsidRDefault="00A81DDF" w:rsidP="00001B08">
      <w:r>
        <w:t>Christopher T Rentsch</w:t>
      </w:r>
    </w:p>
    <w:p w14:paraId="48FF3BC6" w14:textId="77777777" w:rsidR="00A81DDF" w:rsidRDefault="00A81DDF" w:rsidP="00001B08">
      <w:r>
        <w:t>David Rimland</w:t>
      </w:r>
    </w:p>
    <w:p w14:paraId="02A4E88F" w14:textId="77777777" w:rsidR="00A81DDF" w:rsidRPr="00001B08" w:rsidRDefault="00A81DDF" w:rsidP="00001B08">
      <w:r>
        <w:t xml:space="preserve">Maria </w:t>
      </w:r>
      <w:r w:rsidRPr="00001B08">
        <w:t>Rodriguez-Barradas</w:t>
      </w:r>
    </w:p>
    <w:p w14:paraId="0B7A7052" w14:textId="6CD40AC4" w:rsidR="00A81DDF" w:rsidRPr="00001B08" w:rsidRDefault="00A81DDF" w:rsidP="00001B08"/>
    <w:p w14:paraId="2367F164" w14:textId="0B0E4761" w:rsidR="00A81DDF" w:rsidRPr="00A81DDF" w:rsidRDefault="00A81DDF" w:rsidP="00001B08">
      <w:pPr>
        <w:rPr>
          <w:b/>
        </w:rPr>
      </w:pPr>
      <w:r w:rsidRPr="00A81DDF">
        <w:rPr>
          <w:b/>
        </w:rPr>
        <w:t>The Antiretroviral Therapy Cohort Collaboration</w:t>
      </w:r>
      <w:r w:rsidR="003D7C8C">
        <w:rPr>
          <w:b/>
        </w:rPr>
        <w:t xml:space="preserve"> </w:t>
      </w:r>
    </w:p>
    <w:p w14:paraId="65A461D1" w14:textId="77777777" w:rsidR="00A81DDF" w:rsidRPr="00001B08" w:rsidRDefault="00A81DDF" w:rsidP="00001B08">
      <w:r w:rsidRPr="00001B08">
        <w:t>Jonathan AC Sterne</w:t>
      </w:r>
    </w:p>
    <w:p w14:paraId="6E497C9E" w14:textId="77777777" w:rsidR="00A81DDF" w:rsidRPr="00001B08" w:rsidRDefault="00A81DDF" w:rsidP="00001B08">
      <w:r w:rsidRPr="00001B08">
        <w:t>Margaret T May</w:t>
      </w:r>
    </w:p>
    <w:p w14:paraId="143EB69B" w14:textId="77777777" w:rsidR="00A81DDF" w:rsidRPr="00001B08" w:rsidRDefault="00A81DDF" w:rsidP="00001B08">
      <w:r w:rsidRPr="00001B08">
        <w:t>Adam Trickey</w:t>
      </w:r>
    </w:p>
    <w:p w14:paraId="44F01FDD" w14:textId="77777777" w:rsidR="00A81DDF" w:rsidRPr="00001B08" w:rsidRDefault="00A81DDF" w:rsidP="00001B08">
      <w:r w:rsidRPr="00001B08">
        <w:t>Robert Zangerle (AHIVCOS)</w:t>
      </w:r>
    </w:p>
    <w:p w14:paraId="4B034D08" w14:textId="77777777" w:rsidR="00A81DDF" w:rsidRPr="00001B08" w:rsidRDefault="00A81DDF" w:rsidP="00001B08">
      <w:r w:rsidRPr="00001B08">
        <w:t>John Gill (Alberta)</w:t>
      </w:r>
    </w:p>
    <w:p w14:paraId="58AF0D63" w14:textId="29343911" w:rsidR="00A81DDF" w:rsidRPr="00001B08" w:rsidRDefault="00A81DDF" w:rsidP="00001B08">
      <w:r w:rsidRPr="00001B08">
        <w:t>Fabrice Bonnet (AQUITAINE)</w:t>
      </w:r>
    </w:p>
    <w:p w14:paraId="4EA174DE" w14:textId="77777777" w:rsidR="00A81DDF" w:rsidRPr="00001B08" w:rsidRDefault="00A81DDF" w:rsidP="00001B08">
      <w:r w:rsidRPr="00001B08">
        <w:t>Peter Reiss (ATHENA)</w:t>
      </w:r>
    </w:p>
    <w:p w14:paraId="230D43B0" w14:textId="77777777" w:rsidR="00A81DDF" w:rsidRPr="00001B08" w:rsidRDefault="00A81DDF" w:rsidP="00001B08">
      <w:r w:rsidRPr="00001B08">
        <w:t>Antonella D'Arminio Monforte (ICONA)</w:t>
      </w:r>
    </w:p>
    <w:p w14:paraId="4EEA8503" w14:textId="77777777" w:rsidR="00A81DDF" w:rsidRPr="00001B08" w:rsidRDefault="00A81DDF" w:rsidP="00001B08">
      <w:r w:rsidRPr="00001B08">
        <w:t>Heiner Bucher (SHCS)</w:t>
      </w:r>
    </w:p>
    <w:p w14:paraId="15FDA846" w14:textId="77777777" w:rsidR="00A81DDF" w:rsidRPr="00001B08" w:rsidRDefault="00A81DDF" w:rsidP="00001B08">
      <w:r w:rsidRPr="00001B08">
        <w:t>Ramon Tiera (VACH)</w:t>
      </w:r>
    </w:p>
    <w:p w14:paraId="3F2D3349" w14:textId="77777777" w:rsidR="00A81DDF" w:rsidRPr="00001B08" w:rsidRDefault="00A81DDF" w:rsidP="00001B08">
      <w:r w:rsidRPr="00001B08">
        <w:t>Timothy R. Sterling (Vanderbilt)</w:t>
      </w:r>
    </w:p>
    <w:p w14:paraId="441557A7" w14:textId="537DF985" w:rsidR="00A81DDF" w:rsidRPr="00001B08" w:rsidRDefault="00A81DDF" w:rsidP="00001B08">
      <w:r w:rsidRPr="00001B08">
        <w:t>Heidi Crane (University of Washington</w:t>
      </w:r>
    </w:p>
    <w:p w14:paraId="25755C7E" w14:textId="77777777" w:rsidR="003D7C8C" w:rsidRDefault="003D7C8C" w:rsidP="00A81DDF"/>
    <w:p w14:paraId="01D07D3C" w14:textId="77777777" w:rsidR="00842C2B" w:rsidRDefault="00842C2B" w:rsidP="00031EE9">
      <w:pPr>
        <w:spacing w:line="480" w:lineRule="auto"/>
        <w:rPr>
          <w:b/>
        </w:rPr>
        <w:sectPr w:rsidR="00842C2B" w:rsidSect="00842C2B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21719ABC" w14:textId="77777777" w:rsidR="003D7C8C" w:rsidRDefault="003D7C8C" w:rsidP="00031EE9">
      <w:pPr>
        <w:spacing w:line="480" w:lineRule="auto"/>
        <w:rPr>
          <w:b/>
        </w:rPr>
      </w:pPr>
    </w:p>
    <w:p w14:paraId="5BA3C51C" w14:textId="45B7E48B" w:rsidR="003D7C8C" w:rsidRDefault="003D7C8C" w:rsidP="00031EE9">
      <w:pPr>
        <w:spacing w:line="480" w:lineRule="auto"/>
        <w:rPr>
          <w:b/>
        </w:rPr>
      </w:pPr>
      <w:r>
        <w:rPr>
          <w:color w:val="000000" w:themeColor="text1"/>
        </w:rPr>
        <w:t>Participating ART-CC cohorts:</w:t>
      </w:r>
      <w:r w:rsidRPr="00CE5848">
        <w:rPr>
          <w:color w:val="000000" w:themeColor="text1"/>
        </w:rPr>
        <w:t xml:space="preserve"> AIDS Therapy Evaluation Project Netherlands (ATHENA)</w:t>
      </w:r>
      <w:r>
        <w:rPr>
          <w:color w:val="000000" w:themeColor="text1"/>
        </w:rPr>
        <w:t xml:space="preserve">, </w:t>
      </w:r>
      <w:r w:rsidRPr="00BC7F32">
        <w:rPr>
          <w:color w:val="000000" w:themeColor="text1"/>
        </w:rPr>
        <w:t xml:space="preserve">Austrian HIV Cohort Study (AHIVCOS), </w:t>
      </w:r>
      <w:r w:rsidRPr="00361E3A">
        <w:rPr>
          <w:color w:val="000000" w:themeColor="text1"/>
        </w:rPr>
        <w:t>Italian Cohort of Antiretroviral-Naive Patients (ICONA</w:t>
      </w:r>
      <w:r>
        <w:rPr>
          <w:color w:val="000000" w:themeColor="text1"/>
        </w:rPr>
        <w:t>),</w:t>
      </w:r>
      <w:r w:rsidRPr="00810F77">
        <w:rPr>
          <w:color w:val="000000" w:themeColor="text1"/>
        </w:rPr>
        <w:t xml:space="preserve"> Aquitaine Cohort (France)</w:t>
      </w:r>
      <w:r>
        <w:rPr>
          <w:color w:val="000000" w:themeColor="text1"/>
        </w:rPr>
        <w:t>,</w:t>
      </w:r>
      <w:r w:rsidRPr="00CE5848">
        <w:rPr>
          <w:color w:val="000000" w:themeColor="text1"/>
        </w:rPr>
        <w:t xml:space="preserve"> Swiss HIV Cohort Study</w:t>
      </w:r>
      <w:r>
        <w:rPr>
          <w:color w:val="000000" w:themeColor="text1"/>
        </w:rPr>
        <w:t xml:space="preserve"> (SHCS),</w:t>
      </w:r>
      <w:r w:rsidRPr="00810F77">
        <w:rPr>
          <w:color w:val="000000" w:themeColor="text1"/>
        </w:rPr>
        <w:t xml:space="preserve"> VACH (Spain)</w:t>
      </w:r>
      <w:r>
        <w:rPr>
          <w:color w:val="000000" w:themeColor="text1"/>
        </w:rPr>
        <w:t xml:space="preserve">, </w:t>
      </w:r>
      <w:r w:rsidRPr="00BC7F32">
        <w:rPr>
          <w:color w:val="000000" w:themeColor="text1"/>
        </w:rPr>
        <w:t xml:space="preserve">South Alberta </w:t>
      </w:r>
      <w:r>
        <w:rPr>
          <w:color w:val="000000" w:themeColor="text1"/>
        </w:rPr>
        <w:t xml:space="preserve">Clinical </w:t>
      </w:r>
      <w:r w:rsidRPr="00BC7F32">
        <w:rPr>
          <w:color w:val="000000" w:themeColor="text1"/>
        </w:rPr>
        <w:t>Cohort</w:t>
      </w:r>
      <w:r>
        <w:rPr>
          <w:color w:val="000000" w:themeColor="text1"/>
        </w:rPr>
        <w:t xml:space="preserve"> (Canada), Tennessee </w:t>
      </w:r>
      <w:r w:rsidRPr="00CE5848">
        <w:rPr>
          <w:color w:val="000000" w:themeColor="text1"/>
        </w:rPr>
        <w:t>Center for AIDS Research Cohort</w:t>
      </w:r>
      <w:r>
        <w:rPr>
          <w:color w:val="000000" w:themeColor="text1"/>
        </w:rPr>
        <w:t xml:space="preserve"> (US),</w:t>
      </w:r>
      <w:r w:rsidRPr="00CE5848">
        <w:rPr>
          <w:color w:val="000000" w:themeColor="text1"/>
        </w:rPr>
        <w:t xml:space="preserve"> and the University of Washington HIV Cohort</w:t>
      </w:r>
      <w:r>
        <w:rPr>
          <w:color w:val="000000" w:themeColor="text1"/>
        </w:rPr>
        <w:t xml:space="preserve"> (US)</w:t>
      </w:r>
    </w:p>
    <w:p w14:paraId="448BADFA" w14:textId="77777777" w:rsidR="003D7C8C" w:rsidRPr="00001B08" w:rsidRDefault="003D7C8C" w:rsidP="00001B08">
      <w:pPr>
        <w:spacing w:line="480" w:lineRule="auto"/>
        <w:rPr>
          <w:b/>
        </w:rPr>
      </w:pPr>
    </w:p>
    <w:p w14:paraId="366118ED" w14:textId="797CD1DB" w:rsidR="00031EE9" w:rsidRPr="00D2766C" w:rsidRDefault="00031EE9" w:rsidP="00031EE9">
      <w:pPr>
        <w:spacing w:line="480" w:lineRule="auto"/>
        <w:rPr>
          <w:b/>
        </w:rPr>
      </w:pPr>
      <w:r w:rsidRPr="00D2766C">
        <w:rPr>
          <w:b/>
        </w:rPr>
        <w:t xml:space="preserve">Running head: </w:t>
      </w:r>
      <w:r w:rsidR="00D36BD3" w:rsidRPr="00D36BD3">
        <w:t>Improved r</w:t>
      </w:r>
      <w:r w:rsidRPr="00D2766C">
        <w:t>isk index for people with HIV infection</w:t>
      </w:r>
    </w:p>
    <w:p w14:paraId="4606036F" w14:textId="77777777" w:rsidR="00842C2B" w:rsidRDefault="00842C2B">
      <w:pPr>
        <w:spacing w:after="200" w:line="276" w:lineRule="auto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6FBE80CE" w14:textId="77777777" w:rsidR="00E9209F" w:rsidRDefault="00E9209F" w:rsidP="00EC7751">
      <w:pPr>
        <w:pStyle w:val="Doublespaced"/>
        <w:rPr>
          <w:color w:val="000000" w:themeColor="text1"/>
        </w:rPr>
      </w:pPr>
    </w:p>
    <w:p w14:paraId="7A60439C" w14:textId="77777777" w:rsidR="00351EC8" w:rsidRPr="00CE5848" w:rsidRDefault="00C74D95" w:rsidP="00EC7751">
      <w:pPr>
        <w:pStyle w:val="Doublespaced"/>
        <w:rPr>
          <w:color w:val="000000" w:themeColor="text1"/>
        </w:rPr>
      </w:pPr>
      <w:r>
        <w:rPr>
          <w:color w:val="000000" w:themeColor="text1"/>
        </w:rPr>
        <w:t>ABSTRACT</w:t>
      </w:r>
      <w:r w:rsidR="00DD7440">
        <w:rPr>
          <w:color w:val="000000" w:themeColor="text1"/>
        </w:rPr>
        <w:t xml:space="preserve"> </w:t>
      </w:r>
    </w:p>
    <w:p w14:paraId="5A0EC3B6" w14:textId="22DA53F0" w:rsidR="00D26BE0" w:rsidRDefault="00EC7751" w:rsidP="00D26BE0">
      <w:pPr>
        <w:pStyle w:val="Doublespaced"/>
        <w:spacing w:line="360" w:lineRule="auto"/>
      </w:pPr>
      <w:r w:rsidRPr="00EC7751">
        <w:rPr>
          <w:b/>
          <w:color w:val="000000" w:themeColor="text1"/>
        </w:rPr>
        <w:t>Objective:</w:t>
      </w:r>
      <w:r w:rsidRPr="00EC7751">
        <w:rPr>
          <w:color w:val="000000" w:themeColor="text1"/>
        </w:rPr>
        <w:t xml:space="preserve"> </w:t>
      </w:r>
      <w:r w:rsidR="00BE11DA">
        <w:rPr>
          <w:color w:val="000000" w:themeColor="text1"/>
        </w:rPr>
        <w:t xml:space="preserve">Despite </w:t>
      </w:r>
      <w:r w:rsidR="006512B2">
        <w:rPr>
          <w:color w:val="000000" w:themeColor="text1"/>
        </w:rPr>
        <w:t>viral</w:t>
      </w:r>
      <w:r w:rsidR="00BE11DA">
        <w:rPr>
          <w:color w:val="000000" w:themeColor="text1"/>
        </w:rPr>
        <w:t xml:space="preserve"> suppression and immune response on antiretroviral therapy (ART), people with HIV infection experience excess mortality compared to uninfected individuals.</w:t>
      </w:r>
      <w:r w:rsidR="00BE11DA">
        <w:t xml:space="preserve"> </w:t>
      </w:r>
      <w:r w:rsidR="00583D89">
        <w:t xml:space="preserve">The </w:t>
      </w:r>
      <w:r w:rsidR="00BE11DA">
        <w:t xml:space="preserve">Veterans Aging Cohort Study (VACS) Index </w:t>
      </w:r>
      <w:r w:rsidR="00583D89">
        <w:t>incorporates</w:t>
      </w:r>
      <w:r w:rsidR="00583D89">
        <w:rPr>
          <w:color w:val="000000" w:themeColor="text1"/>
        </w:rPr>
        <w:t xml:space="preserve"> clinical biomarkers of general health with age, CD4 count, and HIV-1 RNA</w:t>
      </w:r>
      <w:r w:rsidR="00583D89">
        <w:t xml:space="preserve"> to </w:t>
      </w:r>
      <w:r w:rsidR="00BE11DA" w:rsidRPr="00D26BE0">
        <w:t xml:space="preserve">discriminate </w:t>
      </w:r>
      <w:r w:rsidR="00583D89">
        <w:t xml:space="preserve">mortality </w:t>
      </w:r>
      <w:r w:rsidR="00BE11DA" w:rsidRPr="00D26BE0">
        <w:t xml:space="preserve">risk in a variety of </w:t>
      </w:r>
      <w:r w:rsidR="00583D89">
        <w:t xml:space="preserve">HIV positive </w:t>
      </w:r>
      <w:r w:rsidR="00BE11DA" w:rsidRPr="00D26BE0">
        <w:t>populations</w:t>
      </w:r>
      <w:r w:rsidR="00BE11DA" w:rsidRPr="00D26BE0">
        <w:rPr>
          <w:color w:val="000000" w:themeColor="text1"/>
        </w:rPr>
        <w:t xml:space="preserve">. </w:t>
      </w:r>
      <w:r w:rsidR="00BE11DA" w:rsidRPr="00D26BE0">
        <w:t>We asked whether additional biomarkers further enhance discrimination</w:t>
      </w:r>
      <w:r w:rsidR="00D26BE0">
        <w:t xml:space="preserve">. </w:t>
      </w:r>
    </w:p>
    <w:p w14:paraId="037709B1" w14:textId="77777777" w:rsidR="00182349" w:rsidRPr="00EC7751" w:rsidRDefault="00182349" w:rsidP="00D26BE0">
      <w:pPr>
        <w:pStyle w:val="Doublespaced"/>
        <w:spacing w:line="360" w:lineRule="auto"/>
        <w:rPr>
          <w:color w:val="A6A6A6" w:themeColor="background1" w:themeShade="A6"/>
        </w:rPr>
      </w:pPr>
    </w:p>
    <w:p w14:paraId="08BB8659" w14:textId="77777777" w:rsidR="00EC7751" w:rsidRPr="00EC7751" w:rsidRDefault="00EC7751" w:rsidP="00EC7751">
      <w:pPr>
        <w:pStyle w:val="Doublespaced"/>
        <w:spacing w:line="360" w:lineRule="auto"/>
      </w:pPr>
      <w:r w:rsidRPr="00EC7751">
        <w:rPr>
          <w:b/>
          <w:color w:val="000000" w:themeColor="text1"/>
        </w:rPr>
        <w:t>Design and Methods:</w:t>
      </w:r>
      <w:r w:rsidRPr="00EC7751">
        <w:rPr>
          <w:color w:val="000000" w:themeColor="text1"/>
        </w:rPr>
        <w:t xml:space="preserve"> </w:t>
      </w:r>
      <w:r w:rsidRPr="00136530">
        <w:rPr>
          <w:color w:val="000000" w:themeColor="text1"/>
        </w:rPr>
        <w:t xml:space="preserve">Using </w:t>
      </w:r>
      <w:r w:rsidR="00D26BE0">
        <w:rPr>
          <w:color w:val="000000" w:themeColor="text1"/>
        </w:rPr>
        <w:t xml:space="preserve">patients from </w:t>
      </w:r>
      <w:r w:rsidRPr="00136530">
        <w:rPr>
          <w:color w:val="000000" w:themeColor="text1"/>
        </w:rPr>
        <w:t xml:space="preserve">VACS for development and </w:t>
      </w:r>
      <w:r w:rsidR="00D26BE0">
        <w:rPr>
          <w:color w:val="000000" w:themeColor="text1"/>
        </w:rPr>
        <w:t xml:space="preserve">from </w:t>
      </w:r>
      <w:r w:rsidR="00583D89">
        <w:rPr>
          <w:color w:val="000000" w:themeColor="text1"/>
        </w:rPr>
        <w:t xml:space="preserve">the </w:t>
      </w:r>
      <w:r w:rsidR="00376CB1" w:rsidRPr="00136530">
        <w:t>Antiretroviral Therapy</w:t>
      </w:r>
      <w:r w:rsidRPr="00136530">
        <w:t xml:space="preserve"> Cohort Collaboration (ART-CC) for validation, we obtained laboratory values from a randomly selected visit </w:t>
      </w:r>
      <w:r w:rsidR="00D26BE0">
        <w:t xml:space="preserve">from </w:t>
      </w:r>
      <w:r w:rsidRPr="00136530">
        <w:t>2000</w:t>
      </w:r>
      <w:r w:rsidR="00D26BE0">
        <w:t>-</w:t>
      </w:r>
      <w:r w:rsidRPr="00136530">
        <w:t>201</w:t>
      </w:r>
      <w:r w:rsidR="005E0D01">
        <w:t>4</w:t>
      </w:r>
      <w:r w:rsidRPr="00136530">
        <w:t xml:space="preserve">, at least one year after </w:t>
      </w:r>
      <w:r w:rsidR="00583D89">
        <w:t xml:space="preserve">ART </w:t>
      </w:r>
      <w:r w:rsidRPr="00136530">
        <w:t>initiation. Patients were followed for 5-year, all-cause mortality</w:t>
      </w:r>
      <w:r w:rsidR="00756368">
        <w:t xml:space="preserve"> through September 2016</w:t>
      </w:r>
      <w:r w:rsidRPr="00136530">
        <w:t>. We fit</w:t>
      </w:r>
      <w:r w:rsidR="00175F2E">
        <w:t>ted</w:t>
      </w:r>
      <w:r w:rsidRPr="00136530">
        <w:t xml:space="preserve"> Cox models with </w:t>
      </w:r>
      <w:r w:rsidR="00D26BE0" w:rsidRPr="00BE11DA">
        <w:rPr>
          <w:color w:val="000000" w:themeColor="text1"/>
        </w:rPr>
        <w:t>established</w:t>
      </w:r>
      <w:r w:rsidR="00D26BE0" w:rsidRPr="00136530">
        <w:t xml:space="preserve"> </w:t>
      </w:r>
      <w:r w:rsidRPr="00136530">
        <w:t xml:space="preserve">predictors and </w:t>
      </w:r>
      <w:r w:rsidR="00376CB1" w:rsidRPr="00136530">
        <w:t>added</w:t>
      </w:r>
      <w:r w:rsidRPr="00136530">
        <w:t xml:space="preserve"> new </w:t>
      </w:r>
      <w:r w:rsidR="00136530" w:rsidRPr="00136530">
        <w:t>predictors</w:t>
      </w:r>
      <w:r w:rsidRPr="00136530">
        <w:t xml:space="preserve"> based on model fit</w:t>
      </w:r>
      <w:r w:rsidRPr="00136530">
        <w:rPr>
          <w:color w:val="000000" w:themeColor="text1"/>
        </w:rPr>
        <w:t xml:space="preserve"> and Harrell’s c-statistic</w:t>
      </w:r>
      <w:r w:rsidRPr="00136530">
        <w:t>.</w:t>
      </w:r>
      <w:r w:rsidR="00182349">
        <w:t xml:space="preserve"> </w:t>
      </w:r>
      <w:r w:rsidR="001959AC">
        <w:t xml:space="preserve">We converted all variables to continuous functional forms and </w:t>
      </w:r>
      <w:r w:rsidR="00182349">
        <w:t xml:space="preserve">selected the best model </w:t>
      </w:r>
      <w:r w:rsidR="00583D89">
        <w:t xml:space="preserve">(VACS Index 2.0) </w:t>
      </w:r>
      <w:r w:rsidR="00182349">
        <w:t>for validation</w:t>
      </w:r>
      <w:r w:rsidRPr="00136530">
        <w:t xml:space="preserve"> in ART-CC patients. We compared discrimination using c-statistics and Kaplan-Meier</w:t>
      </w:r>
      <w:r w:rsidR="00D26BE0">
        <w:t xml:space="preserve"> plots</w:t>
      </w:r>
      <w:r w:rsidRPr="00136530">
        <w:t>.</w:t>
      </w:r>
      <w:r w:rsidRPr="00EC7751">
        <w:t xml:space="preserve"> </w:t>
      </w:r>
    </w:p>
    <w:p w14:paraId="1D1DBCE8" w14:textId="77777777" w:rsidR="00EC7751" w:rsidRDefault="00EC7751" w:rsidP="00EC7751">
      <w:pPr>
        <w:spacing w:line="360" w:lineRule="auto"/>
        <w:rPr>
          <w:b/>
        </w:rPr>
      </w:pPr>
    </w:p>
    <w:p w14:paraId="18E4C914" w14:textId="2CD2D1E4" w:rsidR="00EC7751" w:rsidRPr="00EC7751" w:rsidRDefault="00EC7751" w:rsidP="00EC7751">
      <w:pPr>
        <w:pStyle w:val="Doublespaced"/>
        <w:spacing w:line="360" w:lineRule="auto"/>
        <w:rPr>
          <w:color w:val="A6A6A6" w:themeColor="background1" w:themeShade="A6"/>
        </w:rPr>
      </w:pPr>
      <w:r w:rsidRPr="00EC7751">
        <w:rPr>
          <w:b/>
        </w:rPr>
        <w:t>Results</w:t>
      </w:r>
      <w:r w:rsidR="00082BAA">
        <w:rPr>
          <w:b/>
        </w:rPr>
        <w:t>:</w:t>
      </w:r>
      <w:r w:rsidRPr="00EC7751">
        <w:t xml:space="preserve"> Among 28,390 VACS patients and 12,109 ART-CC patients, </w:t>
      </w:r>
      <w:r w:rsidR="00583D89" w:rsidRPr="00EC7751">
        <w:t xml:space="preserve">7,293 </w:t>
      </w:r>
      <w:r w:rsidR="00583D89">
        <w:t>and</w:t>
      </w:r>
      <w:r w:rsidR="00583D89" w:rsidRPr="00EC7751">
        <w:t xml:space="preserve"> </w:t>
      </w:r>
      <w:r w:rsidRPr="00EC7751">
        <w:t xml:space="preserve">722 </w:t>
      </w:r>
      <w:r w:rsidR="00082BAA">
        <w:t>died</w:t>
      </w:r>
      <w:r w:rsidR="00583D89">
        <w:t xml:space="preserve"> respectively</w:t>
      </w:r>
      <w:r w:rsidRPr="00EC7751">
        <w:t xml:space="preserve">. Nadir CD4, CD8, </w:t>
      </w:r>
      <w:r w:rsidR="00C1124E">
        <w:t xml:space="preserve">and </w:t>
      </w:r>
      <w:r w:rsidRPr="00EC7751">
        <w:t xml:space="preserve">CD4:CD8 </w:t>
      </w:r>
      <w:r w:rsidR="00056595">
        <w:t xml:space="preserve">ratio </w:t>
      </w:r>
      <w:r w:rsidRPr="00EC7751">
        <w:t xml:space="preserve">did not improve </w:t>
      </w:r>
      <w:r w:rsidR="00D26BE0" w:rsidRPr="00BE11DA">
        <w:rPr>
          <w:color w:val="000000" w:themeColor="text1"/>
        </w:rPr>
        <w:t>discrimination</w:t>
      </w:r>
      <w:r w:rsidRPr="00EC7751">
        <w:t xml:space="preserve">. </w:t>
      </w:r>
      <w:r w:rsidR="00D26BE0">
        <w:t>A</w:t>
      </w:r>
      <w:r w:rsidRPr="00EC7751">
        <w:t>ddition of albumin</w:t>
      </w:r>
      <w:r w:rsidR="00082BAA">
        <w:t>,</w:t>
      </w:r>
      <w:r w:rsidR="00082BAA" w:rsidRPr="00082BAA">
        <w:t xml:space="preserve"> </w:t>
      </w:r>
      <w:r w:rsidR="00082BAA" w:rsidRPr="00EC7751">
        <w:t>white blood count</w:t>
      </w:r>
      <w:r w:rsidR="00082BAA">
        <w:t xml:space="preserve"> (WBC),</w:t>
      </w:r>
      <w:r w:rsidR="00082BAA" w:rsidRPr="00EC7751">
        <w:t xml:space="preserve"> </w:t>
      </w:r>
      <w:r w:rsidRPr="00EC7751">
        <w:t xml:space="preserve">and </w:t>
      </w:r>
      <w:r w:rsidR="00CC4091">
        <w:t>body mass index (</w:t>
      </w:r>
      <w:r w:rsidRPr="00EC7751">
        <w:t>BMI</w:t>
      </w:r>
      <w:r w:rsidR="00CC4091">
        <w:t>)</w:t>
      </w:r>
      <w:r w:rsidRPr="00EC7751">
        <w:t xml:space="preserve">, </w:t>
      </w:r>
      <w:r w:rsidR="00D26BE0" w:rsidRPr="00BE11DA">
        <w:rPr>
          <w:color w:val="000000" w:themeColor="text1"/>
        </w:rPr>
        <w:t>improved</w:t>
      </w:r>
      <w:r w:rsidR="00D26BE0">
        <w:t xml:space="preserve"> </w:t>
      </w:r>
      <w:r w:rsidR="00C97818">
        <w:t>c</w:t>
      </w:r>
      <w:r w:rsidRPr="00EC7751">
        <w:t xml:space="preserve">-statistics in VACS from 0.776 to 0.805 and in ART-CC from 0.800 to 0.831. </w:t>
      </w:r>
      <w:r w:rsidR="00082BAA">
        <w:t xml:space="preserve">Results </w:t>
      </w:r>
      <w:r w:rsidR="00D26BE0" w:rsidRPr="00BE11DA">
        <w:rPr>
          <w:color w:val="000000" w:themeColor="text1"/>
        </w:rPr>
        <w:t>were robust</w:t>
      </w:r>
      <w:r w:rsidR="00082BAA">
        <w:t xml:space="preserve"> in</w:t>
      </w:r>
      <w:r w:rsidRPr="00EC7751">
        <w:t xml:space="preserve"> </w:t>
      </w:r>
      <w:r w:rsidR="00AE1350" w:rsidRPr="00EC7751">
        <w:t>all 9 ART</w:t>
      </w:r>
      <w:r w:rsidR="00AE1350">
        <w:t>-</w:t>
      </w:r>
      <w:r w:rsidR="00AE1350" w:rsidRPr="00EC7751">
        <w:t>CC cohorts</w:t>
      </w:r>
      <w:r w:rsidR="00AE1350">
        <w:t xml:space="preserve">, all lengths of follow-up and all </w:t>
      </w:r>
      <w:r w:rsidRPr="00EC7751">
        <w:t xml:space="preserve">subgroups. </w:t>
      </w:r>
    </w:p>
    <w:p w14:paraId="1C02D1F8" w14:textId="77777777" w:rsidR="00BE11DA" w:rsidRPr="00EC7751" w:rsidRDefault="00BE11DA" w:rsidP="00EC7751">
      <w:pPr>
        <w:spacing w:line="360" w:lineRule="auto"/>
      </w:pPr>
    </w:p>
    <w:p w14:paraId="333DD86F" w14:textId="77777777" w:rsidR="00EC7751" w:rsidRPr="00EC7751" w:rsidRDefault="00EC7751" w:rsidP="00EC7751">
      <w:pPr>
        <w:spacing w:line="360" w:lineRule="auto"/>
      </w:pPr>
      <w:r w:rsidRPr="00EC7751">
        <w:rPr>
          <w:b/>
        </w:rPr>
        <w:t>Conclusion</w:t>
      </w:r>
      <w:r w:rsidRPr="00EC7751">
        <w:t xml:space="preserve"> VAC</w:t>
      </w:r>
      <w:r w:rsidR="002F1CB5">
        <w:t>S</w:t>
      </w:r>
      <w:r w:rsidRPr="00EC7751">
        <w:t xml:space="preserve"> Index 2.0, add</w:t>
      </w:r>
      <w:r w:rsidR="00082BAA">
        <w:t>ing</w:t>
      </w:r>
      <w:r w:rsidRPr="00EC7751">
        <w:t xml:space="preserve"> albumin, </w:t>
      </w:r>
      <w:r w:rsidR="00082BAA" w:rsidRPr="00EC7751">
        <w:t>WBC,</w:t>
      </w:r>
      <w:r w:rsidR="00082BAA">
        <w:t xml:space="preserve"> </w:t>
      </w:r>
      <w:r w:rsidRPr="00EC7751">
        <w:t>and BMI to version 1.0</w:t>
      </w:r>
      <w:r w:rsidR="001959AC">
        <w:t xml:space="preserve"> and using continuous variables</w:t>
      </w:r>
      <w:r w:rsidRPr="00EC7751">
        <w:t xml:space="preserve">, </w:t>
      </w:r>
      <w:r w:rsidR="00D86AA8">
        <w:t>provides</w:t>
      </w:r>
      <w:r w:rsidRPr="00EC7751">
        <w:t xml:space="preserve"> </w:t>
      </w:r>
      <w:r w:rsidR="00BE11DA">
        <w:t>improved</w:t>
      </w:r>
      <w:r w:rsidRPr="00EC7751">
        <w:t xml:space="preserve"> discrimination and is highly transportable to external settings</w:t>
      </w:r>
      <w:r w:rsidR="00182349">
        <w:t>.</w:t>
      </w:r>
    </w:p>
    <w:p w14:paraId="66A4DCC9" w14:textId="77777777" w:rsidR="00116356" w:rsidRDefault="00116356" w:rsidP="004B3D48">
      <w:pPr>
        <w:pStyle w:val="Doublespaced"/>
        <w:ind w:firstLine="720"/>
        <w:rPr>
          <w:color w:val="000000" w:themeColor="text1"/>
        </w:rPr>
      </w:pPr>
    </w:p>
    <w:p w14:paraId="5DB6E947" w14:textId="77777777" w:rsidR="009C1613" w:rsidRPr="00CE5848" w:rsidRDefault="009C1613" w:rsidP="009C1613">
      <w:pPr>
        <w:pStyle w:val="Doublespaced"/>
        <w:rPr>
          <w:color w:val="000000" w:themeColor="text1"/>
        </w:rPr>
      </w:pPr>
      <w:r w:rsidRPr="009C1613">
        <w:rPr>
          <w:b/>
          <w:color w:val="000000" w:themeColor="text1"/>
        </w:rPr>
        <w:t>Key words:</w:t>
      </w:r>
      <w:r>
        <w:rPr>
          <w:color w:val="000000" w:themeColor="text1"/>
        </w:rPr>
        <w:t xml:space="preserve"> </w:t>
      </w:r>
      <w:r w:rsidR="00490833">
        <w:rPr>
          <w:color w:val="000000" w:themeColor="text1"/>
        </w:rPr>
        <w:t xml:space="preserve">albumin, </w:t>
      </w:r>
      <w:r w:rsidR="00A33FAB">
        <w:rPr>
          <w:color w:val="000000" w:themeColor="text1"/>
        </w:rPr>
        <w:t xml:space="preserve">BMI, </w:t>
      </w:r>
      <w:r w:rsidR="00490833">
        <w:rPr>
          <w:color w:val="000000" w:themeColor="text1"/>
        </w:rPr>
        <w:t>cohort study, comorbidity, mortality, prognostic index, validation</w:t>
      </w:r>
    </w:p>
    <w:p w14:paraId="4D2035F7" w14:textId="77777777" w:rsidR="000F04B3" w:rsidRDefault="000F04B3" w:rsidP="004B3D48">
      <w:pPr>
        <w:spacing w:after="200" w:line="480" w:lineRule="auto"/>
        <w:ind w:firstLine="720"/>
        <w:rPr>
          <w:b/>
          <w:color w:val="000000" w:themeColor="text1"/>
        </w:rPr>
      </w:pPr>
      <w:r>
        <w:rPr>
          <w:b/>
          <w:color w:val="000000" w:themeColor="text1"/>
        </w:rPr>
        <w:br w:type="page"/>
      </w:r>
    </w:p>
    <w:p w14:paraId="67C31128" w14:textId="77777777" w:rsidR="0065198E" w:rsidRPr="005B7C68" w:rsidRDefault="005B7C68" w:rsidP="004B3D48">
      <w:pPr>
        <w:spacing w:after="200" w:line="480" w:lineRule="auto"/>
        <w:rPr>
          <w:b/>
          <w:color w:val="000000" w:themeColor="text1"/>
          <w:sz w:val="28"/>
          <w:szCs w:val="28"/>
        </w:rPr>
      </w:pPr>
      <w:r w:rsidRPr="005B7C68">
        <w:rPr>
          <w:b/>
          <w:color w:val="000000" w:themeColor="text1"/>
          <w:sz w:val="28"/>
          <w:szCs w:val="28"/>
        </w:rPr>
        <w:lastRenderedPageBreak/>
        <w:t>Introduction</w:t>
      </w:r>
      <w:r w:rsidR="00E834F6" w:rsidRPr="005B7C68">
        <w:rPr>
          <w:color w:val="000000" w:themeColor="text1"/>
          <w:sz w:val="28"/>
          <w:szCs w:val="28"/>
        </w:rPr>
        <w:t xml:space="preserve"> </w:t>
      </w:r>
    </w:p>
    <w:p w14:paraId="41760FDC" w14:textId="1F177721" w:rsidR="00B569F7" w:rsidRDefault="00E834F6" w:rsidP="00FE2E28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With antiretroviral treatment</w:t>
      </w:r>
      <w:r w:rsidR="00A33FAB">
        <w:rPr>
          <w:color w:val="000000" w:themeColor="text1"/>
        </w:rPr>
        <w:t xml:space="preserve"> (ART)</w:t>
      </w:r>
      <w:r>
        <w:rPr>
          <w:color w:val="000000" w:themeColor="text1"/>
        </w:rPr>
        <w:t>, p</w:t>
      </w:r>
      <w:r w:rsidR="00731600" w:rsidRPr="00CE5848">
        <w:rPr>
          <w:color w:val="000000" w:themeColor="text1"/>
        </w:rPr>
        <w:t xml:space="preserve">eople with HIV </w:t>
      </w:r>
      <w:r w:rsidR="00B56E59">
        <w:rPr>
          <w:color w:val="000000" w:themeColor="text1"/>
        </w:rPr>
        <w:t>infection</w:t>
      </w:r>
      <w:r w:rsidR="000C1301">
        <w:rPr>
          <w:color w:val="000000" w:themeColor="text1"/>
        </w:rPr>
        <w:t xml:space="preserve"> (PWH)</w:t>
      </w:r>
      <w:r w:rsidR="00B56E59">
        <w:rPr>
          <w:color w:val="000000" w:themeColor="text1"/>
        </w:rPr>
        <w:t xml:space="preserve"> </w:t>
      </w:r>
      <w:r w:rsidR="00684F93">
        <w:rPr>
          <w:color w:val="000000" w:themeColor="text1"/>
        </w:rPr>
        <w:t xml:space="preserve">typically </w:t>
      </w:r>
      <w:r w:rsidR="00731600" w:rsidRPr="00CE5848">
        <w:rPr>
          <w:color w:val="000000" w:themeColor="text1"/>
        </w:rPr>
        <w:t xml:space="preserve">achieve </w:t>
      </w:r>
      <w:r w:rsidR="006512B2">
        <w:rPr>
          <w:color w:val="000000" w:themeColor="text1"/>
        </w:rPr>
        <w:t>viral</w:t>
      </w:r>
      <w:r w:rsidR="00731600" w:rsidRPr="00CE5848">
        <w:rPr>
          <w:color w:val="000000" w:themeColor="text1"/>
        </w:rPr>
        <w:t xml:space="preserve"> suppression</w:t>
      </w:r>
      <w:r w:rsidR="00C1124E">
        <w:rPr>
          <w:color w:val="000000" w:themeColor="text1"/>
        </w:rPr>
        <w:t xml:space="preserve">, leading to </w:t>
      </w:r>
      <w:r w:rsidR="00A9493F">
        <w:rPr>
          <w:color w:val="000000" w:themeColor="text1"/>
        </w:rPr>
        <w:t xml:space="preserve">increasing </w:t>
      </w:r>
      <w:r w:rsidR="00C1124E">
        <w:rPr>
          <w:color w:val="000000" w:themeColor="text1"/>
        </w:rPr>
        <w:t>CD4 count.</w:t>
      </w:r>
      <w:r w:rsidR="005434D8">
        <w:rPr>
          <w:color w:val="000000" w:themeColor="text1"/>
        </w:rPr>
        <w:t xml:space="preserve"> </w:t>
      </w:r>
      <w:r w:rsidR="00C1124E">
        <w:rPr>
          <w:color w:val="000000" w:themeColor="text1"/>
        </w:rPr>
        <w:t>However</w:t>
      </w:r>
      <w:r w:rsidR="00A03C9F">
        <w:rPr>
          <w:color w:val="000000" w:themeColor="text1"/>
        </w:rPr>
        <w:t>,</w:t>
      </w:r>
      <w:r w:rsidR="00C1124E">
        <w:rPr>
          <w:color w:val="000000" w:themeColor="text1"/>
        </w:rPr>
        <w:t xml:space="preserve"> </w:t>
      </w:r>
      <w:r w:rsidR="00CD67A9">
        <w:rPr>
          <w:color w:val="000000" w:themeColor="text1"/>
        </w:rPr>
        <w:t>their health remains compromised</w:t>
      </w:r>
      <w:r w:rsidR="00B56E59">
        <w:rPr>
          <w:color w:val="000000" w:themeColor="text1"/>
        </w:rPr>
        <w:t xml:space="preserve"> compared with demographically similar individuals </w:t>
      </w:r>
      <w:r w:rsidR="003101F2">
        <w:rPr>
          <w:color w:val="000000" w:themeColor="text1"/>
        </w:rPr>
        <w:t>without</w:t>
      </w:r>
      <w:r w:rsidR="00B56E59">
        <w:rPr>
          <w:color w:val="000000" w:themeColor="text1"/>
        </w:rPr>
        <w:t xml:space="preserve"> HIV</w:t>
      </w:r>
      <w:r w:rsidR="00AC0001">
        <w:rPr>
          <w:color w:val="000000" w:themeColor="text1"/>
        </w:rPr>
        <w:t xml:space="preserve"> </w:t>
      </w:r>
      <w:r w:rsidR="00AC0001">
        <w:rPr>
          <w:color w:val="000000" w:themeColor="text1"/>
        </w:rPr>
        <w:fldChar w:fldCharType="begin">
          <w:fldData xml:space="preserve">PEVuZE5vdGU+PENpdGU+PEF1dGhvcj5Xb25nPC9BdXRob3I+PFllYXI+MjAxODwvWWVhcj48UmVj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</w:fldData>
        </w:fldChar>
      </w:r>
      <w:r w:rsidR="00096C28">
        <w:rPr>
          <w:color w:val="000000" w:themeColor="text1"/>
        </w:rPr>
        <w:instrText xml:space="preserve"> ADDIN EN.CITE </w:instrText>
      </w:r>
      <w:r w:rsidR="00096C28">
        <w:rPr>
          <w:color w:val="000000" w:themeColor="text1"/>
        </w:rPr>
        <w:fldChar w:fldCharType="begin">
          <w:fldData xml:space="preserve">PEVuZE5vdGU+PENpdGU+PEF1dGhvcj5Xb25nPC9BdXRob3I+PFllYXI+MjAxODwvWWVhcj48UmVj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</w:fldData>
        </w:fldChar>
      </w:r>
      <w:r w:rsidR="00096C28">
        <w:rPr>
          <w:color w:val="000000" w:themeColor="text1"/>
        </w:rPr>
        <w:instrText xml:space="preserve"> ADDIN EN.CITE.DATA </w:instrText>
      </w:r>
      <w:r w:rsidR="00096C28">
        <w:rPr>
          <w:color w:val="000000" w:themeColor="text1"/>
        </w:rPr>
      </w:r>
      <w:r w:rsidR="00096C28">
        <w:rPr>
          <w:color w:val="000000" w:themeColor="text1"/>
        </w:rPr>
        <w:fldChar w:fldCharType="end"/>
      </w:r>
      <w:r w:rsidR="00AC0001">
        <w:rPr>
          <w:color w:val="000000" w:themeColor="text1"/>
        </w:rPr>
      </w:r>
      <w:r w:rsidR="00AC0001">
        <w:rPr>
          <w:color w:val="000000" w:themeColor="text1"/>
        </w:rPr>
        <w:fldChar w:fldCharType="separate"/>
      </w:r>
      <w:r w:rsidR="00096C28">
        <w:rPr>
          <w:noProof/>
          <w:color w:val="000000" w:themeColor="text1"/>
        </w:rPr>
        <w:t>[1-4]</w:t>
      </w:r>
      <w:r w:rsidR="00AC0001">
        <w:rPr>
          <w:color w:val="000000" w:themeColor="text1"/>
        </w:rPr>
        <w:fldChar w:fldCharType="end"/>
      </w:r>
      <w:r w:rsidR="00E94DE4">
        <w:rPr>
          <w:color w:val="000000" w:themeColor="text1"/>
        </w:rPr>
        <w:t>.</w:t>
      </w:r>
      <w:r w:rsidR="00D837C3">
        <w:rPr>
          <w:color w:val="000000" w:themeColor="text1"/>
        </w:rPr>
        <w:t xml:space="preserve"> </w:t>
      </w:r>
      <w:r w:rsidR="002F372D">
        <w:rPr>
          <w:color w:val="000000" w:themeColor="text1"/>
        </w:rPr>
        <w:t>T</w:t>
      </w:r>
      <w:r w:rsidR="00684F93" w:rsidRPr="00684F93">
        <w:rPr>
          <w:color w:val="000000" w:themeColor="text1"/>
        </w:rPr>
        <w:t xml:space="preserve">raditional HIV biomarkers </w:t>
      </w:r>
      <w:r w:rsidR="00C1124E">
        <w:rPr>
          <w:color w:val="000000" w:themeColor="text1"/>
        </w:rPr>
        <w:t>(</w:t>
      </w:r>
      <w:r w:rsidR="00B56E59">
        <w:rPr>
          <w:color w:val="000000" w:themeColor="text1"/>
        </w:rPr>
        <w:t>CD4 count and HIV-1 RNA</w:t>
      </w:r>
      <w:r w:rsidR="00C1124E">
        <w:rPr>
          <w:color w:val="000000" w:themeColor="text1"/>
        </w:rPr>
        <w:t>)</w:t>
      </w:r>
      <w:r w:rsidR="00B56E59">
        <w:rPr>
          <w:color w:val="000000" w:themeColor="text1"/>
        </w:rPr>
        <w:t xml:space="preserve"> are </w:t>
      </w:r>
      <w:r w:rsidR="00874B89">
        <w:rPr>
          <w:color w:val="000000" w:themeColor="text1"/>
        </w:rPr>
        <w:t>no longer</w:t>
      </w:r>
      <w:r w:rsidR="00874B89" w:rsidRPr="00684F93">
        <w:rPr>
          <w:color w:val="000000" w:themeColor="text1"/>
        </w:rPr>
        <w:t xml:space="preserve"> </w:t>
      </w:r>
      <w:r w:rsidR="00B56E59">
        <w:rPr>
          <w:color w:val="000000" w:themeColor="text1"/>
        </w:rPr>
        <w:t xml:space="preserve">sufficient </w:t>
      </w:r>
      <w:r w:rsidR="003101F2" w:rsidRPr="00CE5848">
        <w:rPr>
          <w:color w:val="000000" w:themeColor="text1"/>
        </w:rPr>
        <w:t>for clinical management and research</w:t>
      </w:r>
      <w:r w:rsidR="00B56E59">
        <w:rPr>
          <w:color w:val="000000" w:themeColor="text1"/>
        </w:rPr>
        <w:t xml:space="preserve">. </w:t>
      </w:r>
      <w:r w:rsidR="00731600" w:rsidRPr="00CE5848">
        <w:rPr>
          <w:color w:val="000000" w:themeColor="text1"/>
        </w:rPr>
        <w:t>The Veterans Aging Cohort Study (VACS) Index</w:t>
      </w:r>
      <w:r w:rsidR="00D837C3">
        <w:rPr>
          <w:color w:val="000000" w:themeColor="text1"/>
        </w:rPr>
        <w:t>,</w:t>
      </w:r>
      <w:r w:rsidR="00CD67A9">
        <w:rPr>
          <w:color w:val="000000" w:themeColor="text1"/>
        </w:rPr>
        <w:t xml:space="preserve"> </w:t>
      </w:r>
      <w:r w:rsidR="00212EA8" w:rsidRPr="00CE5848">
        <w:rPr>
          <w:color w:val="000000" w:themeColor="text1"/>
        </w:rPr>
        <w:t>a validated</w:t>
      </w:r>
      <w:r w:rsidR="002820F8">
        <w:rPr>
          <w:color w:val="000000" w:themeColor="text1"/>
        </w:rPr>
        <w:t>, generalizable</w:t>
      </w:r>
      <w:r w:rsidR="0065198E">
        <w:rPr>
          <w:color w:val="000000" w:themeColor="text1"/>
        </w:rPr>
        <w:t xml:space="preserve"> </w:t>
      </w:r>
      <w:r w:rsidR="00CD67A9">
        <w:rPr>
          <w:color w:val="000000" w:themeColor="text1"/>
        </w:rPr>
        <w:t>risk index</w:t>
      </w:r>
      <w:r w:rsidR="00212EA8" w:rsidRPr="00CE5848">
        <w:rPr>
          <w:color w:val="000000" w:themeColor="text1"/>
        </w:rPr>
        <w:t xml:space="preserve"> </w:t>
      </w:r>
      <w:r w:rsidR="00EE6522">
        <w:rPr>
          <w:color w:val="000000" w:themeColor="text1"/>
        </w:rPr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rPr>
          <w:color w:val="000000" w:themeColor="text1"/>
        </w:rPr>
        <w:instrText xml:space="preserve"> ADDIN EN.CITE </w:instrText>
      </w:r>
      <w:r w:rsidR="00096C28">
        <w:rPr>
          <w:color w:val="000000" w:themeColor="text1"/>
        </w:rPr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rPr>
          <w:color w:val="000000" w:themeColor="text1"/>
        </w:rPr>
        <w:instrText xml:space="preserve"> ADDIN EN.CITE.DATA </w:instrText>
      </w:r>
      <w:r w:rsidR="00096C28">
        <w:rPr>
          <w:color w:val="000000" w:themeColor="text1"/>
        </w:rPr>
      </w:r>
      <w:r w:rsidR="00096C28">
        <w:rPr>
          <w:color w:val="000000" w:themeColor="text1"/>
        </w:rPr>
        <w:fldChar w:fldCharType="end"/>
      </w:r>
      <w:r w:rsidR="00EE6522">
        <w:rPr>
          <w:color w:val="000000" w:themeColor="text1"/>
        </w:rPr>
      </w:r>
      <w:r w:rsidR="00EE6522">
        <w:rPr>
          <w:color w:val="000000" w:themeColor="text1"/>
        </w:rPr>
        <w:fldChar w:fldCharType="separate"/>
      </w:r>
      <w:r w:rsidR="00096C28">
        <w:rPr>
          <w:noProof/>
          <w:color w:val="000000" w:themeColor="text1"/>
        </w:rPr>
        <w:t>[5]</w:t>
      </w:r>
      <w:r w:rsidR="00EE6522">
        <w:rPr>
          <w:color w:val="000000" w:themeColor="text1"/>
        </w:rPr>
        <w:fldChar w:fldCharType="end"/>
      </w:r>
      <w:r w:rsidR="00056595">
        <w:rPr>
          <w:color w:val="000000" w:themeColor="text1"/>
        </w:rPr>
        <w:t>, employs routine</w:t>
      </w:r>
      <w:r w:rsidR="00056595" w:rsidRPr="00CE5848">
        <w:rPr>
          <w:color w:val="000000" w:themeColor="text1"/>
        </w:rPr>
        <w:t xml:space="preserve"> clinical data </w:t>
      </w:r>
      <w:r w:rsidR="00056595">
        <w:rPr>
          <w:color w:val="000000" w:themeColor="text1"/>
        </w:rPr>
        <w:t>to</w:t>
      </w:r>
      <w:r w:rsidR="00056595" w:rsidRPr="00CE5848">
        <w:rPr>
          <w:color w:val="000000" w:themeColor="text1"/>
        </w:rPr>
        <w:t xml:space="preserve"> </w:t>
      </w:r>
      <w:r w:rsidR="00CD67A9">
        <w:rPr>
          <w:color w:val="000000" w:themeColor="text1"/>
        </w:rPr>
        <w:t xml:space="preserve">provide </w:t>
      </w:r>
      <w:r w:rsidR="00D837C3">
        <w:rPr>
          <w:color w:val="000000" w:themeColor="text1"/>
        </w:rPr>
        <w:t xml:space="preserve">a </w:t>
      </w:r>
      <w:r w:rsidR="002820F8">
        <w:rPr>
          <w:color w:val="000000" w:themeColor="text1"/>
        </w:rPr>
        <w:t xml:space="preserve">summary </w:t>
      </w:r>
      <w:r w:rsidR="00CD67A9">
        <w:rPr>
          <w:color w:val="000000" w:themeColor="text1"/>
        </w:rPr>
        <w:t xml:space="preserve">of </w:t>
      </w:r>
      <w:r w:rsidR="00D837C3">
        <w:rPr>
          <w:color w:val="000000" w:themeColor="text1"/>
        </w:rPr>
        <w:t xml:space="preserve">overall </w:t>
      </w:r>
      <w:r w:rsidR="0065198E" w:rsidRPr="00497BE9">
        <w:rPr>
          <w:color w:val="000000" w:themeColor="text1"/>
        </w:rPr>
        <w:t>disease burden</w:t>
      </w:r>
      <w:r w:rsidR="00212EA8" w:rsidRPr="00CE5848">
        <w:rPr>
          <w:color w:val="000000" w:themeColor="text1"/>
        </w:rPr>
        <w:t>.</w:t>
      </w:r>
      <w:r w:rsidR="00C06CA3" w:rsidRPr="00C06CA3">
        <w:t xml:space="preserve"> </w:t>
      </w:r>
      <w:r w:rsidR="00D837C3">
        <w:t>Higher scores</w:t>
      </w:r>
      <w:r w:rsidR="00C06CA3" w:rsidRPr="001007DE">
        <w:t xml:space="preserve"> indicate increasing risk of </w:t>
      </w:r>
      <w:r w:rsidR="005369BA">
        <w:t>a</w:t>
      </w:r>
      <w:r w:rsidR="00C06CA3" w:rsidRPr="001007DE">
        <w:t>ll-cause mortality</w:t>
      </w:r>
      <w:r w:rsidR="002F372D">
        <w:t>,</w:t>
      </w:r>
      <w:r w:rsidR="00926444" w:rsidRPr="00926444">
        <w:t xml:space="preserve"> hospitalization</w:t>
      </w:r>
      <w:r w:rsidR="00096C28">
        <w:t xml:space="preserve"> </w:t>
      </w:r>
      <w:r w:rsidR="00056595">
        <w:fldChar w:fldCharType="begin">
          <w:fldData xml:space="preserve">PEVuZE5vdGU+PENpdGU+PEF1dGhvcj5Ba2d1bjwvQXV0aG9yPjxZZWFyPjIwMTM8L1llYXI+PFJl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</w:fldData>
        </w:fldChar>
      </w:r>
      <w:r w:rsidR="00096C28">
        <w:instrText xml:space="preserve"> ADDIN EN.CITE </w:instrText>
      </w:r>
      <w:r w:rsidR="00096C28">
        <w:fldChar w:fldCharType="begin">
          <w:fldData xml:space="preserve">PEVuZE5vdGU+PENpdGU+PEF1dGhvcj5Ba2d1bjwvQXV0aG9yPjxZZWFyPjIwMTM8L1llYXI+PFJl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</w:fldData>
        </w:fldChar>
      </w:r>
      <w:r w:rsidR="00096C28">
        <w:instrText xml:space="preserve"> ADDIN EN.CITE.DATA </w:instrText>
      </w:r>
      <w:r w:rsidR="00096C28">
        <w:fldChar w:fldCharType="end"/>
      </w:r>
      <w:r w:rsidR="00056595">
        <w:fldChar w:fldCharType="separate"/>
      </w:r>
      <w:r w:rsidR="00096C28">
        <w:rPr>
          <w:noProof/>
        </w:rPr>
        <w:t>[6]</w:t>
      </w:r>
      <w:r w:rsidR="00056595">
        <w:fldChar w:fldCharType="end"/>
      </w:r>
      <w:r w:rsidR="00926444" w:rsidRPr="00926444">
        <w:t>, medical intensive care</w:t>
      </w:r>
      <w:r w:rsidR="001A3657">
        <w:t xml:space="preserve"> </w:t>
      </w:r>
      <w:r w:rsidR="00926444" w:rsidRPr="00926444">
        <w:t>admission</w:t>
      </w:r>
      <w:r w:rsidR="00D02E3E">
        <w:t xml:space="preserve"> </w:t>
      </w:r>
      <w:r w:rsidR="00D02E3E">
        <w:fldChar w:fldCharType="begin">
          <w:fldData xml:space="preserve">PEVuZE5vdGU+PENpdGU+PEF1dGhvcj5Ba2d1bjwvQXV0aG9yPjxZZWFyPjIwMTM8L1llYXI+PFJl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</w:fldData>
        </w:fldChar>
      </w:r>
      <w:r w:rsidR="00096C28">
        <w:instrText xml:space="preserve"> ADDIN EN.CITE </w:instrText>
      </w:r>
      <w:r w:rsidR="00096C28">
        <w:fldChar w:fldCharType="begin">
          <w:fldData xml:space="preserve">PEVuZE5vdGU+PENpdGU+PEF1dGhvcj5Ba2d1bjwvQXV0aG9yPjxZZWFyPjIwMTM8L1llYXI+PFJl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</w:fldData>
        </w:fldChar>
      </w:r>
      <w:r w:rsidR="00096C28">
        <w:instrText xml:space="preserve"> ADDIN EN.CITE.DATA </w:instrText>
      </w:r>
      <w:r w:rsidR="00096C28">
        <w:fldChar w:fldCharType="end"/>
      </w:r>
      <w:r w:rsidR="00D02E3E">
        <w:fldChar w:fldCharType="separate"/>
      </w:r>
      <w:r w:rsidR="00096C28">
        <w:rPr>
          <w:noProof/>
        </w:rPr>
        <w:t>[6]</w:t>
      </w:r>
      <w:r w:rsidR="00D02E3E">
        <w:fldChar w:fldCharType="end"/>
      </w:r>
      <w:r w:rsidR="00926444" w:rsidRPr="00926444">
        <w:t>, cardiovascular disease</w:t>
      </w:r>
      <w:r w:rsidR="00D02E3E">
        <w:t xml:space="preserve"> </w:t>
      </w:r>
      <w:r w:rsidR="00D02E3E">
        <w:fldChar w:fldCharType="begin">
          <w:fldData xml:space="preserve">PEVuZE5vdGU+PENpdGUgRXhjbHVkZVllYXI9IjEiPjxBdXRob3I+U2FsaW5hczwvQXV0aG9yPjxZ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</w:fldData>
        </w:fldChar>
      </w:r>
      <w:r w:rsidR="00096C28">
        <w:instrText xml:space="preserve"> ADDIN EN.CITE </w:instrText>
      </w:r>
      <w:r w:rsidR="00096C28">
        <w:fldChar w:fldCharType="begin">
          <w:fldData xml:space="preserve">PEVuZE5vdGU+PENpdGUgRXhjbHVkZVllYXI9IjEiPjxBdXRob3I+U2FsaW5hczwvQXV0aG9yPjxZ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</w:fldData>
        </w:fldChar>
      </w:r>
      <w:r w:rsidR="00096C28">
        <w:instrText xml:space="preserve"> ADDIN EN.CITE.DATA </w:instrText>
      </w:r>
      <w:r w:rsidR="00096C28">
        <w:fldChar w:fldCharType="end"/>
      </w:r>
      <w:r w:rsidR="00D02E3E">
        <w:fldChar w:fldCharType="separate"/>
      </w:r>
      <w:r w:rsidR="00096C28">
        <w:rPr>
          <w:noProof/>
        </w:rPr>
        <w:t>[7]</w:t>
      </w:r>
      <w:r w:rsidR="00D02E3E">
        <w:fldChar w:fldCharType="end"/>
      </w:r>
      <w:r w:rsidR="002820F8">
        <w:t>,</w:t>
      </w:r>
      <w:r w:rsidR="009B1C14">
        <w:t xml:space="preserve"> fragility fractures</w:t>
      </w:r>
      <w:r w:rsidR="00D02E3E">
        <w:t xml:space="preserve"> </w:t>
      </w:r>
      <w:r w:rsidR="00D02E3E">
        <w:rPr>
          <w:color w:val="000000" w:themeColor="text1"/>
        </w:rPr>
        <w:fldChar w:fldCharType="begin">
          <w:fldData xml:space="preserve">PEVuZE5vdGU+PENpdGUgRXhjbHVkZVllYXI9IjEiPjxBdXRob3I+V29tYWNrPC9BdXRob3I+PFll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</w:fldData>
        </w:fldChar>
      </w:r>
      <w:r w:rsidR="00096C28">
        <w:rPr>
          <w:color w:val="000000" w:themeColor="text1"/>
        </w:rPr>
        <w:instrText xml:space="preserve"> ADDIN EN.CITE </w:instrText>
      </w:r>
      <w:r w:rsidR="00096C28">
        <w:rPr>
          <w:color w:val="000000" w:themeColor="text1"/>
        </w:rPr>
        <w:fldChar w:fldCharType="begin">
          <w:fldData xml:space="preserve">PEVuZE5vdGU+PENpdGUgRXhjbHVkZVllYXI9IjEiPjxBdXRob3I+V29tYWNrPC9BdXRob3I+PFll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</w:fldData>
        </w:fldChar>
      </w:r>
      <w:r w:rsidR="00096C28">
        <w:rPr>
          <w:color w:val="000000" w:themeColor="text1"/>
        </w:rPr>
        <w:instrText xml:space="preserve"> ADDIN EN.CITE.DATA </w:instrText>
      </w:r>
      <w:r w:rsidR="00096C28">
        <w:rPr>
          <w:color w:val="000000" w:themeColor="text1"/>
        </w:rPr>
      </w:r>
      <w:r w:rsidR="00096C28">
        <w:rPr>
          <w:color w:val="000000" w:themeColor="text1"/>
        </w:rPr>
        <w:fldChar w:fldCharType="end"/>
      </w:r>
      <w:r w:rsidR="00D02E3E">
        <w:rPr>
          <w:color w:val="000000" w:themeColor="text1"/>
        </w:rPr>
      </w:r>
      <w:r w:rsidR="00D02E3E">
        <w:rPr>
          <w:color w:val="000000" w:themeColor="text1"/>
        </w:rPr>
        <w:fldChar w:fldCharType="separate"/>
      </w:r>
      <w:r w:rsidR="00096C28">
        <w:rPr>
          <w:noProof/>
          <w:color w:val="000000" w:themeColor="text1"/>
        </w:rPr>
        <w:t>[8]</w:t>
      </w:r>
      <w:r w:rsidR="00D02E3E">
        <w:rPr>
          <w:color w:val="000000" w:themeColor="text1"/>
        </w:rPr>
        <w:fldChar w:fldCharType="end"/>
      </w:r>
      <w:r w:rsidR="002820F8">
        <w:t xml:space="preserve"> </w:t>
      </w:r>
      <w:r w:rsidR="002820F8" w:rsidRPr="002820F8">
        <w:t>and cognitive compromise</w:t>
      </w:r>
      <w:r w:rsidR="00D02E3E">
        <w:t xml:space="preserve"> </w:t>
      </w:r>
      <w:r w:rsidR="00D02E3E">
        <w:fldChar w:fldCharType="begin">
          <w:fldData xml:space="preserve">PEVuZE5vdGU+PENpdGU+PEF1dGhvcj5NYXJxdWluZTwvQXV0aG9yPjxZZWFyPjIwMTY8L1llYXI+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==
</w:fldData>
        </w:fldChar>
      </w:r>
      <w:r w:rsidR="00096C28">
        <w:instrText xml:space="preserve"> ADDIN EN.CITE </w:instrText>
      </w:r>
      <w:r w:rsidR="00096C28">
        <w:fldChar w:fldCharType="begin">
          <w:fldData xml:space="preserve">PEVuZE5vdGU+PENpdGU+PEF1dGhvcj5NYXJxdWluZTwvQXV0aG9yPjxZZWFyPjIwMTY8L1llYXI+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==
</w:fldData>
        </w:fldChar>
      </w:r>
      <w:r w:rsidR="00096C28">
        <w:instrText xml:space="preserve"> ADDIN EN.CITE.DATA </w:instrText>
      </w:r>
      <w:r w:rsidR="00096C28">
        <w:fldChar w:fldCharType="end"/>
      </w:r>
      <w:r w:rsidR="00D02E3E">
        <w:fldChar w:fldCharType="separate"/>
      </w:r>
      <w:r w:rsidR="00096C28">
        <w:rPr>
          <w:noProof/>
        </w:rPr>
        <w:t>[9, 10]</w:t>
      </w:r>
      <w:r w:rsidR="00D02E3E">
        <w:fldChar w:fldCharType="end"/>
      </w:r>
      <w:r w:rsidR="00FE2E28">
        <w:t>.</w:t>
      </w:r>
      <w:r w:rsidR="00C06CA3" w:rsidRPr="001007DE">
        <w:t xml:space="preserve"> </w:t>
      </w:r>
      <w:r w:rsidR="00C06CA3" w:rsidRPr="002820F8">
        <w:t>The</w:t>
      </w:r>
      <w:r w:rsidR="00C06CA3">
        <w:rPr>
          <w:color w:val="000000" w:themeColor="text1"/>
        </w:rPr>
        <w:t xml:space="preserve"> </w:t>
      </w:r>
      <w:r w:rsidR="003E55FF">
        <w:rPr>
          <w:color w:val="000000" w:themeColor="text1"/>
        </w:rPr>
        <w:t>original</w:t>
      </w:r>
      <w:r w:rsidR="005369BA">
        <w:rPr>
          <w:color w:val="000000" w:themeColor="text1"/>
        </w:rPr>
        <w:t xml:space="preserve"> Index (</w:t>
      </w:r>
      <w:r w:rsidR="00C1124E">
        <w:rPr>
          <w:color w:val="000000" w:themeColor="text1"/>
        </w:rPr>
        <w:t xml:space="preserve">version </w:t>
      </w:r>
      <w:r w:rsidR="005369BA">
        <w:rPr>
          <w:color w:val="000000" w:themeColor="text1"/>
        </w:rPr>
        <w:t xml:space="preserve">1.0) </w:t>
      </w:r>
      <w:r w:rsidR="00212EA8" w:rsidRPr="00CE5848">
        <w:rPr>
          <w:color w:val="000000" w:themeColor="text1"/>
        </w:rPr>
        <w:t xml:space="preserve">includes age, CD4, HIV-1 RNA </w:t>
      </w:r>
      <w:r w:rsidR="00CD67A9">
        <w:rPr>
          <w:color w:val="000000" w:themeColor="text1"/>
        </w:rPr>
        <w:t xml:space="preserve">and </w:t>
      </w:r>
      <w:r w:rsidR="002820F8" w:rsidRPr="002820F8">
        <w:rPr>
          <w:color w:val="000000" w:themeColor="text1"/>
        </w:rPr>
        <w:t xml:space="preserve">general health biomarkers </w:t>
      </w:r>
      <w:r w:rsidR="00AC6EC5" w:rsidRPr="00D17E15">
        <w:rPr>
          <w:color w:val="000000" w:themeColor="text1"/>
        </w:rPr>
        <w:t>(</w:t>
      </w:r>
      <w:r w:rsidR="00B203DF" w:rsidRPr="00D17E15">
        <w:rPr>
          <w:color w:val="000000" w:themeColor="text1"/>
        </w:rPr>
        <w:t xml:space="preserve">hemoglobin, alanine and </w:t>
      </w:r>
      <w:r w:rsidR="009427AE" w:rsidRPr="00D17E15">
        <w:rPr>
          <w:color w:val="000000" w:themeColor="text1"/>
        </w:rPr>
        <w:t>asparta</w:t>
      </w:r>
      <w:r w:rsidR="009427AE">
        <w:rPr>
          <w:color w:val="000000" w:themeColor="text1"/>
        </w:rPr>
        <w:t>t</w:t>
      </w:r>
      <w:r w:rsidR="009427AE" w:rsidRPr="00D17E15">
        <w:rPr>
          <w:color w:val="000000" w:themeColor="text1"/>
        </w:rPr>
        <w:t xml:space="preserve">e </w:t>
      </w:r>
      <w:r w:rsidR="00B203DF" w:rsidRPr="00D17E15">
        <w:rPr>
          <w:color w:val="000000" w:themeColor="text1"/>
        </w:rPr>
        <w:t>transaminases, platelets, creatinine</w:t>
      </w:r>
      <w:r w:rsidR="00B203DF">
        <w:rPr>
          <w:color w:val="000000" w:themeColor="text1"/>
        </w:rPr>
        <w:t xml:space="preserve"> </w:t>
      </w:r>
      <w:r w:rsidR="00AC6EC5" w:rsidRPr="00CE5848">
        <w:rPr>
          <w:color w:val="000000" w:themeColor="text1"/>
        </w:rPr>
        <w:t xml:space="preserve">and </w:t>
      </w:r>
      <w:r w:rsidR="005369BA">
        <w:rPr>
          <w:color w:val="000000" w:themeColor="text1"/>
        </w:rPr>
        <w:t>h</w:t>
      </w:r>
      <w:r w:rsidR="005369BA" w:rsidRPr="005369BA">
        <w:rPr>
          <w:color w:val="000000" w:themeColor="text1"/>
        </w:rPr>
        <w:t xml:space="preserve">epatitis C virus [HCV] </w:t>
      </w:r>
      <w:r w:rsidR="00AC6EC5" w:rsidRPr="00CE5848">
        <w:rPr>
          <w:color w:val="000000" w:themeColor="text1"/>
        </w:rPr>
        <w:t>sero-status</w:t>
      </w:r>
      <w:r w:rsidR="00CD67A9">
        <w:rPr>
          <w:color w:val="000000" w:themeColor="text1"/>
        </w:rPr>
        <w:t>)</w:t>
      </w:r>
      <w:r w:rsidR="00B40A6F" w:rsidRPr="00CE5848">
        <w:rPr>
          <w:color w:val="000000" w:themeColor="text1"/>
        </w:rPr>
        <w:t xml:space="preserve">. </w:t>
      </w:r>
      <w:r w:rsidR="00C06CA3">
        <w:rPr>
          <w:color w:val="000000" w:themeColor="text1"/>
        </w:rPr>
        <w:t>A</w:t>
      </w:r>
      <w:r w:rsidR="00B40A6F" w:rsidRPr="00CE5848">
        <w:rPr>
          <w:color w:val="000000" w:themeColor="text1"/>
        </w:rPr>
        <w:t xml:space="preserve">dding </w:t>
      </w:r>
      <w:r w:rsidR="00D45A3F">
        <w:rPr>
          <w:color w:val="000000" w:themeColor="text1"/>
        </w:rPr>
        <w:t xml:space="preserve">these </w:t>
      </w:r>
      <w:r w:rsidR="00B40A6F" w:rsidRPr="00CE5848">
        <w:rPr>
          <w:color w:val="000000" w:themeColor="text1"/>
        </w:rPr>
        <w:t xml:space="preserve">biomarkers to an index </w:t>
      </w:r>
      <w:r w:rsidR="00CD67A9">
        <w:rPr>
          <w:color w:val="000000" w:themeColor="text1"/>
        </w:rPr>
        <w:t>restricted to</w:t>
      </w:r>
      <w:r w:rsidR="00B40A6F" w:rsidRPr="00CE5848">
        <w:rPr>
          <w:color w:val="000000" w:themeColor="text1"/>
        </w:rPr>
        <w:t xml:space="preserve"> age, CD4 and HIV-1 RNA </w:t>
      </w:r>
      <w:r w:rsidR="0065198E">
        <w:rPr>
          <w:color w:val="000000" w:themeColor="text1"/>
        </w:rPr>
        <w:t xml:space="preserve">substantially </w:t>
      </w:r>
      <w:r w:rsidR="00B40A6F" w:rsidRPr="00CE5848">
        <w:rPr>
          <w:color w:val="000000" w:themeColor="text1"/>
        </w:rPr>
        <w:t xml:space="preserve">improved </w:t>
      </w:r>
      <w:r w:rsidR="0065198E">
        <w:rPr>
          <w:color w:val="000000" w:themeColor="text1"/>
        </w:rPr>
        <w:t xml:space="preserve">discrimination </w:t>
      </w:r>
      <w:r w:rsidR="00CD67A9">
        <w:rPr>
          <w:color w:val="000000" w:themeColor="text1"/>
        </w:rPr>
        <w:t>(c</w:t>
      </w:r>
      <w:r w:rsidR="00197506">
        <w:rPr>
          <w:color w:val="000000" w:themeColor="text1"/>
        </w:rPr>
        <w:t>-</w:t>
      </w:r>
      <w:r w:rsidR="00CD67A9">
        <w:rPr>
          <w:color w:val="000000" w:themeColor="text1"/>
        </w:rPr>
        <w:t xml:space="preserve">statistic: </w:t>
      </w:r>
      <w:r w:rsidR="00B40A6F" w:rsidRPr="00CE5848">
        <w:rPr>
          <w:color w:val="000000" w:themeColor="text1"/>
        </w:rPr>
        <w:t>0.7</w:t>
      </w:r>
      <w:r w:rsidR="00C1124E">
        <w:rPr>
          <w:color w:val="000000" w:themeColor="text1"/>
        </w:rPr>
        <w:t>8</w:t>
      </w:r>
      <w:r w:rsidR="00B40A6F" w:rsidRPr="00CE5848">
        <w:rPr>
          <w:color w:val="000000" w:themeColor="text1"/>
        </w:rPr>
        <w:t xml:space="preserve"> </w:t>
      </w:r>
      <w:r w:rsidR="00CD67A9">
        <w:rPr>
          <w:color w:val="000000" w:themeColor="text1"/>
        </w:rPr>
        <w:t>vs</w:t>
      </w:r>
      <w:r w:rsidR="00B40A6F" w:rsidRPr="00CE5848">
        <w:rPr>
          <w:color w:val="000000" w:themeColor="text1"/>
        </w:rPr>
        <w:t xml:space="preserve"> 0.7</w:t>
      </w:r>
      <w:r w:rsidR="00C1124E">
        <w:rPr>
          <w:color w:val="000000" w:themeColor="text1"/>
        </w:rPr>
        <w:t>2</w:t>
      </w:r>
      <w:r w:rsidR="00CD67A9">
        <w:rPr>
          <w:color w:val="000000" w:themeColor="text1"/>
        </w:rPr>
        <w:t>)</w:t>
      </w:r>
      <w:r w:rsidR="00EE6522">
        <w:rPr>
          <w:color w:val="000000" w:themeColor="text1"/>
        </w:rPr>
        <w:t xml:space="preserve"> </w:t>
      </w:r>
      <w:r w:rsidR="00EE6522">
        <w:rPr>
          <w:color w:val="000000" w:themeColor="text1"/>
        </w:rPr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rPr>
          <w:color w:val="000000" w:themeColor="text1"/>
        </w:rPr>
        <w:instrText xml:space="preserve"> ADDIN EN.CITE </w:instrText>
      </w:r>
      <w:r w:rsidR="00096C28">
        <w:rPr>
          <w:color w:val="000000" w:themeColor="text1"/>
        </w:rPr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rPr>
          <w:color w:val="000000" w:themeColor="text1"/>
        </w:rPr>
        <w:instrText xml:space="preserve"> ADDIN EN.CITE.DATA </w:instrText>
      </w:r>
      <w:r w:rsidR="00096C28">
        <w:rPr>
          <w:color w:val="000000" w:themeColor="text1"/>
        </w:rPr>
      </w:r>
      <w:r w:rsidR="00096C28">
        <w:rPr>
          <w:color w:val="000000" w:themeColor="text1"/>
        </w:rPr>
        <w:fldChar w:fldCharType="end"/>
      </w:r>
      <w:r w:rsidR="00EE6522">
        <w:rPr>
          <w:color w:val="000000" w:themeColor="text1"/>
        </w:rPr>
      </w:r>
      <w:r w:rsidR="00EE6522">
        <w:rPr>
          <w:color w:val="000000" w:themeColor="text1"/>
        </w:rPr>
        <w:fldChar w:fldCharType="separate"/>
      </w:r>
      <w:r w:rsidR="00096C28">
        <w:rPr>
          <w:noProof/>
          <w:color w:val="000000" w:themeColor="text1"/>
        </w:rPr>
        <w:t>[5]</w:t>
      </w:r>
      <w:r w:rsidR="00EE6522">
        <w:rPr>
          <w:color w:val="000000" w:themeColor="text1"/>
        </w:rPr>
        <w:fldChar w:fldCharType="end"/>
      </w:r>
      <w:r w:rsidR="00B40A6F" w:rsidRPr="00CE5848">
        <w:rPr>
          <w:color w:val="000000" w:themeColor="text1"/>
        </w:rPr>
        <w:t>.</w:t>
      </w:r>
    </w:p>
    <w:p w14:paraId="694B4D13" w14:textId="176D6FA4" w:rsidR="00FE2E28" w:rsidRDefault="00A9493F" w:rsidP="000F56A3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Although widely used</w:t>
      </w:r>
      <w:r w:rsidR="004C0CF7">
        <w:rPr>
          <w:color w:val="000000" w:themeColor="text1"/>
        </w:rPr>
        <w:t>,</w:t>
      </w:r>
      <w:r w:rsidR="00B569F7" w:rsidRPr="00B569F7">
        <w:rPr>
          <w:color w:val="000000" w:themeColor="text1"/>
        </w:rPr>
        <w:t xml:space="preserve"> VACS Index 1.0 has limitations. </w:t>
      </w:r>
      <w:r w:rsidR="002F372D">
        <w:rPr>
          <w:color w:val="000000" w:themeColor="text1"/>
        </w:rPr>
        <w:t>I</w:t>
      </w:r>
      <w:r w:rsidR="00B569F7" w:rsidRPr="00B569F7">
        <w:rPr>
          <w:color w:val="000000" w:themeColor="text1"/>
        </w:rPr>
        <w:t>t categorizes predictors to simplify calculation and interpretation</w:t>
      </w:r>
      <w:r w:rsidR="00175F2E">
        <w:rPr>
          <w:color w:val="000000" w:themeColor="text1"/>
        </w:rPr>
        <w:t>,</w:t>
      </w:r>
      <w:r w:rsidR="00B569F7" w:rsidRPr="00B569F7">
        <w:rPr>
          <w:color w:val="000000" w:themeColor="text1"/>
        </w:rPr>
        <w:t xml:space="preserve"> </w:t>
      </w:r>
      <w:r w:rsidR="00056595">
        <w:rPr>
          <w:color w:val="000000" w:themeColor="text1"/>
        </w:rPr>
        <w:t>limiting</w:t>
      </w:r>
      <w:r w:rsidR="00B569F7" w:rsidRPr="00B569F7">
        <w:rPr>
          <w:color w:val="000000" w:themeColor="text1"/>
        </w:rPr>
        <w:t xml:space="preserve"> its ability to detect small changes. </w:t>
      </w:r>
      <w:r w:rsidR="002F372D">
        <w:rPr>
          <w:color w:val="000000" w:themeColor="text1"/>
        </w:rPr>
        <w:t>W</w:t>
      </w:r>
      <w:r w:rsidR="00197506">
        <w:rPr>
          <w:color w:val="000000" w:themeColor="text1"/>
        </w:rPr>
        <w:t xml:space="preserve">hile discrimination </w:t>
      </w:r>
      <w:r w:rsidR="00D4221E">
        <w:rPr>
          <w:color w:val="000000" w:themeColor="text1"/>
        </w:rPr>
        <w:t>(h</w:t>
      </w:r>
      <w:r w:rsidR="00D4221E" w:rsidRPr="00D4221E">
        <w:rPr>
          <w:color w:val="000000" w:themeColor="text1"/>
        </w:rPr>
        <w:t>ow well those who die are distinguished from those who do not</w:t>
      </w:r>
      <w:r w:rsidR="00D4221E">
        <w:rPr>
          <w:color w:val="000000" w:themeColor="text1"/>
        </w:rPr>
        <w:t xml:space="preserve">) </w:t>
      </w:r>
      <w:r w:rsidR="00197506">
        <w:rPr>
          <w:color w:val="000000" w:themeColor="text1"/>
        </w:rPr>
        <w:t xml:space="preserve">is better than other risk indices in common use </w:t>
      </w:r>
      <w:r w:rsidR="00A12F5C">
        <w:rPr>
          <w:color w:val="000000" w:themeColor="text1"/>
        </w:rPr>
        <w:fldChar w:fldCharType="begin">
          <w:fldData xml:space="preserve">PEVuZE5vdGU+PENpdGU+PEF1dGhvcj5Eb25uaW5vPC9BdXRob3I+PFllYXI+MjAxMzwvWWVhcj48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</w:fldData>
        </w:fldChar>
      </w:r>
      <w:r w:rsidR="00A12F5C">
        <w:rPr>
          <w:color w:val="000000" w:themeColor="text1"/>
        </w:rPr>
        <w:instrText xml:space="preserve"> ADDIN EN.CITE </w:instrText>
      </w:r>
      <w:r w:rsidR="00A12F5C">
        <w:rPr>
          <w:color w:val="000000" w:themeColor="text1"/>
        </w:rPr>
        <w:fldChar w:fldCharType="begin">
          <w:fldData xml:space="preserve">PEVuZE5vdGU+PENpdGU+PEF1dGhvcj5Eb25uaW5vPC9BdXRob3I+PFllYXI+MjAxMzwvWWVhcj48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</w:fldData>
        </w:fldChar>
      </w:r>
      <w:r w:rsidR="00A12F5C">
        <w:rPr>
          <w:color w:val="000000" w:themeColor="text1"/>
        </w:rPr>
        <w:instrText xml:space="preserve"> ADDIN EN.CITE.DATA </w:instrText>
      </w:r>
      <w:r w:rsidR="00A12F5C">
        <w:rPr>
          <w:color w:val="000000" w:themeColor="text1"/>
        </w:rPr>
      </w:r>
      <w:r w:rsidR="00A12F5C">
        <w:rPr>
          <w:color w:val="000000" w:themeColor="text1"/>
        </w:rPr>
        <w:fldChar w:fldCharType="end"/>
      </w:r>
      <w:r w:rsidR="00A12F5C">
        <w:rPr>
          <w:color w:val="000000" w:themeColor="text1"/>
        </w:rPr>
      </w:r>
      <w:r w:rsidR="00A12F5C">
        <w:rPr>
          <w:color w:val="000000" w:themeColor="text1"/>
        </w:rPr>
        <w:fldChar w:fldCharType="separate"/>
      </w:r>
      <w:r w:rsidR="00A12F5C">
        <w:rPr>
          <w:noProof/>
          <w:color w:val="000000" w:themeColor="text1"/>
        </w:rPr>
        <w:t>[11-14]</w:t>
      </w:r>
      <w:r w:rsidR="00A12F5C">
        <w:rPr>
          <w:color w:val="000000" w:themeColor="text1"/>
        </w:rPr>
        <w:fldChar w:fldCharType="end"/>
      </w:r>
      <w:r w:rsidR="00197506">
        <w:rPr>
          <w:color w:val="000000" w:themeColor="text1"/>
        </w:rPr>
        <w:t xml:space="preserve"> </w:t>
      </w:r>
      <w:r w:rsidR="00B569F7" w:rsidRPr="00B569F7">
        <w:rPr>
          <w:color w:val="000000" w:themeColor="text1"/>
        </w:rPr>
        <w:t>add</w:t>
      </w:r>
      <w:r w:rsidR="002F372D">
        <w:rPr>
          <w:color w:val="000000" w:themeColor="text1"/>
        </w:rPr>
        <w:t>ing</w:t>
      </w:r>
      <w:r w:rsidR="00C1124E">
        <w:rPr>
          <w:color w:val="000000" w:themeColor="text1"/>
        </w:rPr>
        <w:t xml:space="preserve"> </w:t>
      </w:r>
      <w:r w:rsidR="00B569F7" w:rsidRPr="00B569F7">
        <w:rPr>
          <w:color w:val="000000" w:themeColor="text1"/>
        </w:rPr>
        <w:t>predictors m</w:t>
      </w:r>
      <w:r w:rsidR="00197506">
        <w:rPr>
          <w:color w:val="000000" w:themeColor="text1"/>
        </w:rPr>
        <w:t xml:space="preserve">ight </w:t>
      </w:r>
      <w:r w:rsidR="00B569F7" w:rsidRPr="00B569F7">
        <w:rPr>
          <w:color w:val="000000" w:themeColor="text1"/>
        </w:rPr>
        <w:t xml:space="preserve">further improve discrimination. </w:t>
      </w:r>
      <w:r w:rsidR="00991A63">
        <w:rPr>
          <w:color w:val="000000" w:themeColor="text1"/>
        </w:rPr>
        <w:t>B</w:t>
      </w:r>
      <w:r w:rsidR="00B569F7" w:rsidRPr="00B569F7">
        <w:rPr>
          <w:color w:val="000000" w:themeColor="text1"/>
        </w:rPr>
        <w:t xml:space="preserve">lood pressure, cholesterol and smoking </w:t>
      </w:r>
      <w:r w:rsidR="00991A63" w:rsidRPr="00B569F7">
        <w:rPr>
          <w:color w:val="000000" w:themeColor="text1"/>
        </w:rPr>
        <w:t>d</w:t>
      </w:r>
      <w:r w:rsidR="00991A63">
        <w:rPr>
          <w:color w:val="000000" w:themeColor="text1"/>
        </w:rPr>
        <w:t>id</w:t>
      </w:r>
      <w:r w:rsidR="00991A63" w:rsidRPr="00B569F7">
        <w:rPr>
          <w:color w:val="000000" w:themeColor="text1"/>
        </w:rPr>
        <w:t xml:space="preserve"> </w:t>
      </w:r>
      <w:r w:rsidR="00B569F7" w:rsidRPr="00B569F7">
        <w:rPr>
          <w:color w:val="000000" w:themeColor="text1"/>
        </w:rPr>
        <w:t xml:space="preserve">not improve </w:t>
      </w:r>
      <w:r w:rsidR="00D36BD8">
        <w:rPr>
          <w:color w:val="000000" w:themeColor="text1"/>
        </w:rPr>
        <w:t xml:space="preserve">VACS Index 1.0 </w:t>
      </w:r>
      <w:r w:rsidR="00B569F7" w:rsidRPr="00B569F7">
        <w:rPr>
          <w:color w:val="000000" w:themeColor="text1"/>
        </w:rPr>
        <w:fldChar w:fldCharType="begin"/>
      </w:r>
      <w:r w:rsidR="00A12F5C">
        <w:rPr>
          <w:color w:val="000000" w:themeColor="text1"/>
        </w:rPr>
        <w:instrText xml:space="preserve"> ADDIN EN.CITE &lt;EndNote&gt;&lt;Cite&gt;&lt;Author&gt;Tate&lt;/Author&gt;&lt;Year&gt;2012&lt;/Year&gt;&lt;RecNum&gt;2638&lt;/RecNum&gt;&lt;DisplayText&gt;[15]&lt;/DisplayText&gt;&lt;record&gt;&lt;rec-number&gt;2638&lt;/rec-number&gt;&lt;foreign-keys&gt;&lt;key app="EN" db-id="fa5twwe2cs9pzuexz21xvrplaea20xewe5v2" timestamp="0"&gt;2638&lt;/key&gt;&lt;/foreign-keys&gt;&lt;ref-type name="Conference Proceedings"&gt;10&lt;/ref-type&gt;&lt;contributors&gt;&lt;authors&gt;&lt;author&gt;Tate,J.&lt;/author&gt;&lt;author&gt;Freiberg,M.&lt;/author&gt;&lt;author&gt;Justice AC&lt;/author&gt;&lt;/authors&gt;&lt;/contributors&gt;&lt;titles&gt;&lt;title&gt;Do Risk Factors for Cardiovascular Disease Improve VACS Index Prediction of All Cause Mortality?&lt;/title&gt;&lt;secondary-title&gt;16th International Workshop on HIV Observational Databases (IWHOD)&lt;/secondary-title&gt;&lt;/titles&gt;&lt;reprint-edition&gt;Not in File&lt;/reprint-edition&gt;&lt;keywords&gt;&lt;keyword&gt;Risk&lt;/keyword&gt;&lt;keyword&gt;risk factors&lt;/keyword&gt;&lt;keyword&gt;Disease&lt;/keyword&gt;&lt;keyword&gt;index&lt;/keyword&gt;&lt;keyword&gt;prediction&lt;/keyword&gt;&lt;keyword&gt;mortality&lt;/keyword&gt;&lt;keyword&gt;HIV&lt;/keyword&gt;&lt;keyword&gt;Databases&lt;/keyword&gt;&lt;/keywords&gt;&lt;dates&gt;&lt;year&gt;2012&lt;/year&gt;&lt;pub-dates&gt;&lt;date&gt;3/29/2012&lt;/date&gt;&lt;/pub-dates&gt;&lt;/dates&gt;&lt;pub-location&gt;Athens, Greece&lt;/pub-location&gt;&lt;label&gt;5058&lt;/label&gt;&lt;urls&gt;&lt;/urls&gt;&lt;custom2&gt;2012&lt;/custom2&gt;&lt;/record&gt;&lt;/Cite&gt;&lt;/EndNote&gt;</w:instrText>
      </w:r>
      <w:r w:rsidR="00B569F7" w:rsidRPr="00B569F7">
        <w:rPr>
          <w:color w:val="000000" w:themeColor="text1"/>
        </w:rPr>
        <w:fldChar w:fldCharType="separate"/>
      </w:r>
      <w:r w:rsidR="00A12F5C">
        <w:rPr>
          <w:noProof/>
          <w:color w:val="000000" w:themeColor="text1"/>
        </w:rPr>
        <w:t>[15]</w:t>
      </w:r>
      <w:r w:rsidR="00B569F7" w:rsidRPr="00B569F7">
        <w:rPr>
          <w:color w:val="000000" w:themeColor="text1"/>
        </w:rPr>
        <w:fldChar w:fldCharType="end"/>
      </w:r>
      <w:r w:rsidR="00B569F7" w:rsidRPr="00B569F7">
        <w:rPr>
          <w:color w:val="000000" w:themeColor="text1"/>
        </w:rPr>
        <w:t xml:space="preserve">, </w:t>
      </w:r>
      <w:r w:rsidR="00991A63">
        <w:rPr>
          <w:color w:val="000000" w:themeColor="text1"/>
        </w:rPr>
        <w:t xml:space="preserve"> </w:t>
      </w:r>
      <w:r w:rsidR="00BC5D21">
        <w:rPr>
          <w:color w:val="000000" w:themeColor="text1"/>
        </w:rPr>
        <w:t xml:space="preserve">but </w:t>
      </w:r>
      <w:r w:rsidR="00991A63">
        <w:rPr>
          <w:color w:val="000000" w:themeColor="text1"/>
        </w:rPr>
        <w:t xml:space="preserve">team clinicians </w:t>
      </w:r>
      <w:r w:rsidR="00B569F7" w:rsidRPr="00B569F7">
        <w:rPr>
          <w:color w:val="000000" w:themeColor="text1"/>
        </w:rPr>
        <w:t>suggested other variables shown to be associated with poor outcomes. These include: nadir CD4, CD8, CD4:CD8 ratio</w:t>
      </w:r>
      <w:r w:rsidR="00F749F8">
        <w:rPr>
          <w:color w:val="000000" w:themeColor="text1"/>
        </w:rPr>
        <w:t xml:space="preserve"> </w:t>
      </w:r>
      <w:r w:rsidR="00432B01">
        <w:rPr>
          <w:color w:val="000000" w:themeColor="text1"/>
        </w:rPr>
        <w:fldChar w:fldCharType="begin">
          <w:fldData xml:space="preserve">PEVuZE5vdGU+PENpdGU+PEF1dGhvcj5EdWZmYXU8L0F1dGhvcj48WWVhcj4yMDE1PC9ZZWFyPjxS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EdWZmYXU8L0F1dGhvcj48WWVhcj4yMDE1PC9ZZWFyPjxS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432B01">
        <w:rPr>
          <w:color w:val="000000" w:themeColor="text1"/>
        </w:rPr>
      </w:r>
      <w:r w:rsidR="00432B01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16, 17]</w:t>
      </w:r>
      <w:r w:rsidR="00432B01">
        <w:rPr>
          <w:color w:val="000000" w:themeColor="text1"/>
        </w:rPr>
        <w:fldChar w:fldCharType="end"/>
      </w:r>
      <w:r w:rsidR="00B569F7" w:rsidRPr="00B569F7">
        <w:rPr>
          <w:color w:val="000000" w:themeColor="text1"/>
        </w:rPr>
        <w:t>, albumin</w:t>
      </w:r>
      <w:r w:rsidR="005D7194">
        <w:rPr>
          <w:color w:val="000000" w:themeColor="text1"/>
        </w:rPr>
        <w:t xml:space="preserve"> </w:t>
      </w:r>
      <w:bookmarkStart w:id="1" w:name="_Hlk528752768"/>
      <w:r w:rsidR="000E50CA">
        <w:rPr>
          <w:color w:val="000000" w:themeColor="text1"/>
        </w:rPr>
        <w:fldChar w:fldCharType="begin">
          <w:fldData xml:space="preserve">PEVuZE5vdGU+PENpdGU+PEF1dGhvcj5MYW5nPC9BdXRob3I+PFllYXI+MjAxMzwvWWVhcj48UmVj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QwNS00MTI8L3BhZ2VzPjx2b2x1bWU+MjE3PC92b2x1bWU+PG51bWJl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MYW5nPC9BdXRob3I+PFllYXI+MjAxMzwvWWVhcj48UmVj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0E50CA">
        <w:rPr>
          <w:color w:val="000000" w:themeColor="text1"/>
        </w:rPr>
      </w:r>
      <w:r w:rsidR="000E50CA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18-21]</w:t>
      </w:r>
      <w:r w:rsidR="000E50CA">
        <w:rPr>
          <w:color w:val="000000" w:themeColor="text1"/>
        </w:rPr>
        <w:fldChar w:fldCharType="end"/>
      </w:r>
      <w:r w:rsidR="00B569F7" w:rsidRPr="00B569F7">
        <w:rPr>
          <w:color w:val="000000" w:themeColor="text1"/>
        </w:rPr>
        <w:t>, white blood coun</w:t>
      </w:r>
      <w:r w:rsidR="00164F77">
        <w:rPr>
          <w:color w:val="000000" w:themeColor="text1"/>
        </w:rPr>
        <w:t xml:space="preserve">t </w:t>
      </w:r>
      <w:r w:rsidR="00164F77" w:rsidRPr="00B569F7">
        <w:rPr>
          <w:color w:val="000000" w:themeColor="text1"/>
        </w:rPr>
        <w:t>(WBC)</w:t>
      </w:r>
      <w:r w:rsidR="00164F77" w:rsidRPr="00D02E3E">
        <w:rPr>
          <w:color w:val="000000" w:themeColor="text1"/>
        </w:rPr>
        <w:t xml:space="preserve"> </w:t>
      </w:r>
      <w:r w:rsidR="00164F77">
        <w:rPr>
          <w:color w:val="000000" w:themeColor="text1"/>
        </w:rPr>
        <w:t xml:space="preserve">or </w:t>
      </w:r>
      <w:r w:rsidR="00164F77" w:rsidRPr="00B569F7">
        <w:rPr>
          <w:color w:val="000000" w:themeColor="text1"/>
        </w:rPr>
        <w:t>absolute neutrophil count (ANC)</w:t>
      </w:r>
      <w:bookmarkEnd w:id="1"/>
      <w:r w:rsidR="00164F77">
        <w:rPr>
          <w:color w:val="000000" w:themeColor="text1"/>
        </w:rPr>
        <w:t xml:space="preserve"> </w:t>
      </w:r>
      <w:r w:rsidR="00D02E3E">
        <w:rPr>
          <w:color w:val="000000" w:themeColor="text1"/>
        </w:rPr>
        <w:fldChar w:fldCharType="begin">
          <w:fldData xml:space="preserve">PEVuZE5vdGU+PENpdGU+PEF1dGhvcj5TdW55ZXI8L0F1dGhvcj48WWVhcj4xOTk2PC9ZZWFyPjxS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TdW55ZXI8L0F1dGhvcj48WWVhcj4xOTk2PC9ZZWFyPjxS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D02E3E">
        <w:rPr>
          <w:color w:val="000000" w:themeColor="text1"/>
        </w:rPr>
      </w:r>
      <w:r w:rsidR="00D02E3E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22, 23]</w:t>
      </w:r>
      <w:r w:rsidR="00D02E3E">
        <w:rPr>
          <w:color w:val="000000" w:themeColor="text1"/>
        </w:rPr>
        <w:fldChar w:fldCharType="end"/>
      </w:r>
      <w:r w:rsidR="00B569F7" w:rsidRPr="00B569F7">
        <w:rPr>
          <w:color w:val="000000" w:themeColor="text1"/>
        </w:rPr>
        <w:t>, and body mass index (BMI)</w:t>
      </w:r>
      <w:r w:rsidR="00164F77">
        <w:rPr>
          <w:color w:val="000000" w:themeColor="text1"/>
        </w:rPr>
        <w:t xml:space="preserve"> </w:t>
      </w:r>
      <w:r w:rsidR="006D4026">
        <w:rPr>
          <w:color w:val="000000" w:themeColor="text1"/>
        </w:rPr>
        <w:fldChar w:fldCharType="begin">
          <w:fldData xml:space="preserve">PEVuZE5vdGU+PENpdGU+PEF1dGhvcj5TaGFybWE8L0F1dGhvcj48WWVhcj4yMDE1PC9ZZWFyPjxS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NDM3NDA8L3BhZ2VzPjx2b2x1bWU+MTA8L3Zv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TaGFybWE8L0F1dGhvcj48WWVhcj4yMDE1PC9ZZWFyPjxS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6D4026">
        <w:rPr>
          <w:color w:val="000000" w:themeColor="text1"/>
        </w:rPr>
      </w:r>
      <w:r w:rsidR="006D4026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24, 25]</w:t>
      </w:r>
      <w:r w:rsidR="006D4026">
        <w:rPr>
          <w:color w:val="000000" w:themeColor="text1"/>
        </w:rPr>
        <w:fldChar w:fldCharType="end"/>
      </w:r>
      <w:r w:rsidR="00B569F7">
        <w:rPr>
          <w:color w:val="000000" w:themeColor="text1"/>
        </w:rPr>
        <w:t>.</w:t>
      </w:r>
      <w:r w:rsidR="008447D7">
        <w:rPr>
          <w:color w:val="000000" w:themeColor="text1"/>
        </w:rPr>
        <w:t xml:space="preserve"> </w:t>
      </w:r>
    </w:p>
    <w:p w14:paraId="08D8D029" w14:textId="2AE1E581" w:rsidR="00D249ED" w:rsidRDefault="00B569F7" w:rsidP="000F56A3">
      <w:pPr>
        <w:pStyle w:val="Doublespaced"/>
        <w:ind w:firstLine="720"/>
        <w:rPr>
          <w:color w:val="000000" w:themeColor="text1"/>
        </w:rPr>
      </w:pPr>
      <w:r w:rsidRPr="00B569F7">
        <w:rPr>
          <w:color w:val="000000" w:themeColor="text1"/>
        </w:rPr>
        <w:t xml:space="preserve">We aimed to </w:t>
      </w:r>
      <w:r w:rsidR="00FE2E28">
        <w:rPr>
          <w:color w:val="000000" w:themeColor="text1"/>
        </w:rPr>
        <w:t xml:space="preserve">1) </w:t>
      </w:r>
      <w:r w:rsidRPr="00B569F7">
        <w:rPr>
          <w:color w:val="000000" w:themeColor="text1"/>
        </w:rPr>
        <w:t xml:space="preserve">develop </w:t>
      </w:r>
      <w:r w:rsidR="00056595">
        <w:rPr>
          <w:color w:val="000000" w:themeColor="text1"/>
        </w:rPr>
        <w:t xml:space="preserve">an improved </w:t>
      </w:r>
      <w:r w:rsidRPr="00B569F7">
        <w:rPr>
          <w:color w:val="000000" w:themeColor="text1"/>
        </w:rPr>
        <w:t xml:space="preserve">VACS Index </w:t>
      </w:r>
      <w:r w:rsidR="00056595">
        <w:rPr>
          <w:color w:val="000000" w:themeColor="text1"/>
        </w:rPr>
        <w:t>(</w:t>
      </w:r>
      <w:r w:rsidRPr="00B569F7">
        <w:rPr>
          <w:color w:val="000000" w:themeColor="text1"/>
        </w:rPr>
        <w:t>2.0</w:t>
      </w:r>
      <w:r w:rsidR="00056595">
        <w:rPr>
          <w:color w:val="000000" w:themeColor="text1"/>
        </w:rPr>
        <w:t>),</w:t>
      </w:r>
      <w:r w:rsidRPr="00B569F7">
        <w:rPr>
          <w:color w:val="000000" w:themeColor="text1"/>
        </w:rPr>
        <w:t xml:space="preserve"> </w:t>
      </w:r>
      <w:r w:rsidR="00FE2E28">
        <w:rPr>
          <w:color w:val="000000" w:themeColor="text1"/>
        </w:rPr>
        <w:t xml:space="preserve">2) </w:t>
      </w:r>
      <w:r w:rsidR="00056595">
        <w:rPr>
          <w:color w:val="000000" w:themeColor="text1"/>
        </w:rPr>
        <w:t xml:space="preserve">externally </w:t>
      </w:r>
      <w:r w:rsidRPr="00B569F7">
        <w:rPr>
          <w:color w:val="000000" w:themeColor="text1"/>
        </w:rPr>
        <w:t xml:space="preserve">validate </w:t>
      </w:r>
      <w:r w:rsidR="00056595">
        <w:rPr>
          <w:color w:val="000000" w:themeColor="text1"/>
        </w:rPr>
        <w:t xml:space="preserve">using </w:t>
      </w:r>
      <w:r w:rsidR="000208E5">
        <w:rPr>
          <w:color w:val="000000" w:themeColor="text1"/>
        </w:rPr>
        <w:t xml:space="preserve">data </w:t>
      </w:r>
      <w:r w:rsidR="00C97C7C" w:rsidRPr="00CE5848">
        <w:rPr>
          <w:color w:val="000000" w:themeColor="text1"/>
        </w:rPr>
        <w:t>from Europe</w:t>
      </w:r>
      <w:r w:rsidR="00F84803">
        <w:rPr>
          <w:color w:val="000000" w:themeColor="text1"/>
        </w:rPr>
        <w:t xml:space="preserve">an </w:t>
      </w:r>
      <w:r w:rsidR="007B255E">
        <w:rPr>
          <w:color w:val="000000" w:themeColor="text1"/>
        </w:rPr>
        <w:t xml:space="preserve">and North American </w:t>
      </w:r>
      <w:r w:rsidR="00F84803">
        <w:rPr>
          <w:color w:val="000000" w:themeColor="text1"/>
        </w:rPr>
        <w:t>cohorts</w:t>
      </w:r>
      <w:r w:rsidR="00C97C7C" w:rsidRPr="00CE5848">
        <w:rPr>
          <w:color w:val="000000" w:themeColor="text1"/>
        </w:rPr>
        <w:t xml:space="preserve"> participating in the Antiretroviral Therapy Cohort Collaboration (ART</w:t>
      </w:r>
      <w:r w:rsidR="00C97C7C">
        <w:rPr>
          <w:color w:val="000000" w:themeColor="text1"/>
        </w:rPr>
        <w:t>-</w:t>
      </w:r>
      <w:r w:rsidR="00C97C7C" w:rsidRPr="00CE5848">
        <w:rPr>
          <w:color w:val="000000" w:themeColor="text1"/>
        </w:rPr>
        <w:t>CC)</w:t>
      </w:r>
      <w:r w:rsidR="00056595">
        <w:rPr>
          <w:color w:val="000000" w:themeColor="text1"/>
        </w:rPr>
        <w:t>, and 3)</w:t>
      </w:r>
      <w:r w:rsidR="00056595" w:rsidRPr="00056595">
        <w:rPr>
          <w:color w:val="000000" w:themeColor="text1"/>
        </w:rPr>
        <w:t xml:space="preserve"> </w:t>
      </w:r>
      <w:r w:rsidR="00056595" w:rsidRPr="00B569F7">
        <w:rPr>
          <w:color w:val="000000" w:themeColor="text1"/>
        </w:rPr>
        <w:t>evaluate generalizability among important subgroups</w:t>
      </w:r>
      <w:r w:rsidR="00056595">
        <w:rPr>
          <w:color w:val="000000" w:themeColor="text1"/>
        </w:rPr>
        <w:t>.</w:t>
      </w:r>
      <w:r w:rsidR="00C97C7C" w:rsidRPr="00CE5848">
        <w:rPr>
          <w:color w:val="000000" w:themeColor="text1"/>
        </w:rPr>
        <w:t xml:space="preserve"> </w:t>
      </w:r>
    </w:p>
    <w:p w14:paraId="00B66AD9" w14:textId="77777777" w:rsidR="00F84803" w:rsidRDefault="00F84803" w:rsidP="000F56A3">
      <w:pPr>
        <w:spacing w:after="200" w:line="480" w:lineRule="auto"/>
        <w:rPr>
          <w:b/>
          <w:color w:val="000000" w:themeColor="text1"/>
        </w:rPr>
      </w:pPr>
    </w:p>
    <w:p w14:paraId="712DB1EA" w14:textId="77777777" w:rsidR="00BA233B" w:rsidRPr="005B7C68" w:rsidRDefault="00FD4F94" w:rsidP="00C93289">
      <w:pPr>
        <w:spacing w:after="200" w:line="480" w:lineRule="auto"/>
        <w:rPr>
          <w:b/>
          <w:color w:val="000000" w:themeColor="text1"/>
          <w:sz w:val="28"/>
          <w:szCs w:val="28"/>
        </w:rPr>
      </w:pPr>
      <w:r w:rsidRPr="005B7C68">
        <w:rPr>
          <w:b/>
          <w:color w:val="000000" w:themeColor="text1"/>
          <w:sz w:val="28"/>
          <w:szCs w:val="28"/>
        </w:rPr>
        <w:lastRenderedPageBreak/>
        <w:t xml:space="preserve">Methods </w:t>
      </w:r>
    </w:p>
    <w:p w14:paraId="010F48DC" w14:textId="77777777" w:rsidR="009A73A1" w:rsidRPr="005B7C68" w:rsidRDefault="009A73A1" w:rsidP="00C93289">
      <w:pPr>
        <w:pStyle w:val="Doublespaced"/>
        <w:rPr>
          <w:b/>
          <w:color w:val="000000" w:themeColor="text1"/>
        </w:rPr>
      </w:pPr>
      <w:r w:rsidRPr="005B7C68">
        <w:rPr>
          <w:b/>
          <w:color w:val="000000" w:themeColor="text1"/>
        </w:rPr>
        <w:t xml:space="preserve">Development of </w:t>
      </w:r>
      <w:r w:rsidR="005B7C68" w:rsidRPr="005B7C68">
        <w:rPr>
          <w:b/>
          <w:color w:val="000000" w:themeColor="text1"/>
        </w:rPr>
        <w:t>VACS Index 2.0</w:t>
      </w:r>
    </w:p>
    <w:p w14:paraId="426ADFB0" w14:textId="372E50B8" w:rsidR="005B7C68" w:rsidRDefault="0079208D" w:rsidP="00C93289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We developed </w:t>
      </w:r>
      <w:r w:rsidR="009A73A1" w:rsidRPr="00CE5848">
        <w:rPr>
          <w:color w:val="000000" w:themeColor="text1"/>
        </w:rPr>
        <w:t xml:space="preserve">VACS Index </w:t>
      </w:r>
      <w:r w:rsidR="009A73A1">
        <w:rPr>
          <w:color w:val="000000" w:themeColor="text1"/>
        </w:rPr>
        <w:t xml:space="preserve">2.0 </w:t>
      </w:r>
      <w:r w:rsidR="009A73A1" w:rsidRPr="00CE5848">
        <w:rPr>
          <w:color w:val="000000" w:themeColor="text1"/>
        </w:rPr>
        <w:t xml:space="preserve">using patients from VACS, a cohort </w:t>
      </w:r>
      <w:r w:rsidR="00D60E1F">
        <w:rPr>
          <w:color w:val="000000" w:themeColor="text1"/>
        </w:rPr>
        <w:t xml:space="preserve">of all </w:t>
      </w:r>
      <w:r w:rsidR="009A73A1" w:rsidRPr="00A03C9F">
        <w:rPr>
          <w:color w:val="000000" w:themeColor="text1"/>
        </w:rPr>
        <w:t>HIV-infected</w:t>
      </w:r>
      <w:r w:rsidR="009A73A1" w:rsidRPr="00CE5848">
        <w:rPr>
          <w:color w:val="000000" w:themeColor="text1"/>
        </w:rPr>
        <w:t xml:space="preserve"> </w:t>
      </w:r>
      <w:r w:rsidR="009A73A1">
        <w:rPr>
          <w:color w:val="000000" w:themeColor="text1"/>
        </w:rPr>
        <w:t>US military veterans</w:t>
      </w:r>
      <w:r w:rsidR="00D60E1F">
        <w:rPr>
          <w:color w:val="000000" w:themeColor="text1"/>
        </w:rPr>
        <w:t xml:space="preserve"> in Veterans Health Administration (VA) care</w:t>
      </w:r>
      <w:r w:rsidR="009A73A1">
        <w:rPr>
          <w:color w:val="000000" w:themeColor="text1"/>
        </w:rPr>
        <w:t xml:space="preserve"> </w:t>
      </w:r>
      <w:r w:rsidR="009A73A1">
        <w:rPr>
          <w:color w:val="000000" w:themeColor="text1"/>
        </w:rPr>
        <w:fldChar w:fldCharType="begin">
          <w:fldData xml:space="preserve">PEVuZE5vdGU+PENpdGU+PEF1dGhvcj5GdWx0ejwvQXV0aG9yPjxZZWFyPjIwMDY8L1llYXI+PFJl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GdWx0ejwvQXV0aG9yPjxZZWFyPjIwMDY8L1llYXI+PFJl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9A73A1">
        <w:rPr>
          <w:color w:val="000000" w:themeColor="text1"/>
        </w:rPr>
      </w:r>
      <w:r w:rsidR="009A73A1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26]</w:t>
      </w:r>
      <w:r w:rsidR="009A73A1">
        <w:rPr>
          <w:color w:val="000000" w:themeColor="text1"/>
        </w:rPr>
        <w:fldChar w:fldCharType="end"/>
      </w:r>
      <w:r w:rsidR="009A73A1" w:rsidRPr="00CE5848">
        <w:rPr>
          <w:color w:val="000000" w:themeColor="text1"/>
        </w:rPr>
        <w:t>.</w:t>
      </w:r>
      <w:r w:rsidR="00D60E1F">
        <w:rPr>
          <w:color w:val="000000" w:themeColor="text1"/>
        </w:rPr>
        <w:t xml:space="preserve"> For this analysis, e</w:t>
      </w:r>
      <w:r w:rsidR="005B7C68">
        <w:rPr>
          <w:color w:val="000000" w:themeColor="text1"/>
        </w:rPr>
        <w:t>ligible patients were at least 18 years old</w:t>
      </w:r>
      <w:r w:rsidR="00D60E1F">
        <w:rPr>
          <w:color w:val="000000" w:themeColor="text1"/>
        </w:rPr>
        <w:t>,</w:t>
      </w:r>
      <w:r w:rsidR="005B7C68">
        <w:rPr>
          <w:color w:val="000000" w:themeColor="text1"/>
        </w:rPr>
        <w:t xml:space="preserve"> </w:t>
      </w:r>
      <w:r w:rsidR="005B7C68" w:rsidRPr="00CE5848">
        <w:rPr>
          <w:color w:val="000000" w:themeColor="text1"/>
        </w:rPr>
        <w:t xml:space="preserve">initiated ART </w:t>
      </w:r>
      <w:r w:rsidR="005B7C68">
        <w:rPr>
          <w:color w:val="000000" w:themeColor="text1"/>
        </w:rPr>
        <w:t xml:space="preserve">between </w:t>
      </w:r>
      <w:r w:rsidR="005B7C68" w:rsidRPr="00CE5848">
        <w:rPr>
          <w:color w:val="000000" w:themeColor="text1"/>
        </w:rPr>
        <w:t>1996</w:t>
      </w:r>
      <w:r w:rsidR="005B7C68">
        <w:rPr>
          <w:color w:val="000000" w:themeColor="text1"/>
        </w:rPr>
        <w:t xml:space="preserve"> and </w:t>
      </w:r>
      <w:r w:rsidR="005B7C68" w:rsidRPr="00CE5848">
        <w:rPr>
          <w:color w:val="000000" w:themeColor="text1"/>
        </w:rPr>
        <w:t>201</w:t>
      </w:r>
      <w:r w:rsidR="00F21A7D">
        <w:rPr>
          <w:color w:val="000000" w:themeColor="text1"/>
        </w:rPr>
        <w:t>4</w:t>
      </w:r>
      <w:r w:rsidR="00D60E1F">
        <w:rPr>
          <w:color w:val="000000" w:themeColor="text1"/>
        </w:rPr>
        <w:t xml:space="preserve">, and had a </w:t>
      </w:r>
      <w:r w:rsidR="00D60E1F" w:rsidRPr="00CE5848">
        <w:rPr>
          <w:color w:val="000000" w:themeColor="text1"/>
        </w:rPr>
        <w:t>visit</w:t>
      </w:r>
      <w:r w:rsidR="00D60E1F">
        <w:rPr>
          <w:color w:val="000000" w:themeColor="text1"/>
        </w:rPr>
        <w:t xml:space="preserve"> between </w:t>
      </w:r>
      <w:r w:rsidR="00D60E1F" w:rsidRPr="00CE5848">
        <w:rPr>
          <w:color w:val="000000" w:themeColor="text1"/>
        </w:rPr>
        <w:t xml:space="preserve">2000 </w:t>
      </w:r>
      <w:r w:rsidR="00D60E1F">
        <w:rPr>
          <w:color w:val="000000" w:themeColor="text1"/>
        </w:rPr>
        <w:t>and</w:t>
      </w:r>
      <w:r w:rsidR="00D60E1F" w:rsidRPr="00CE5848">
        <w:rPr>
          <w:color w:val="000000" w:themeColor="text1"/>
        </w:rPr>
        <w:t xml:space="preserve"> 201</w:t>
      </w:r>
      <w:r w:rsidR="00D60E1F">
        <w:rPr>
          <w:color w:val="000000" w:themeColor="text1"/>
        </w:rPr>
        <w:t>4</w:t>
      </w:r>
      <w:r w:rsidR="005B7C68" w:rsidRPr="00CE5848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bookmarkStart w:id="2" w:name="_Hlk527997310"/>
      <w:r w:rsidRPr="0006657D">
        <w:rPr>
          <w:color w:val="000000" w:themeColor="text1"/>
        </w:rPr>
        <w:t xml:space="preserve">We excluded 2,782 </w:t>
      </w:r>
      <w:r w:rsidR="00F21A7D">
        <w:rPr>
          <w:color w:val="000000" w:themeColor="text1"/>
        </w:rPr>
        <w:t xml:space="preserve">individuals </w:t>
      </w:r>
      <w:r w:rsidRPr="0006657D">
        <w:rPr>
          <w:color w:val="000000" w:themeColor="text1"/>
        </w:rPr>
        <w:t xml:space="preserve">who </w:t>
      </w:r>
      <w:r w:rsidR="00DE2272">
        <w:rPr>
          <w:color w:val="000000" w:themeColor="text1"/>
        </w:rPr>
        <w:t xml:space="preserve">had negative HCV RNA </w:t>
      </w:r>
      <w:r w:rsidR="007D4146">
        <w:rPr>
          <w:color w:val="000000" w:themeColor="text1"/>
        </w:rPr>
        <w:t xml:space="preserve">(at any time during the study period) </w:t>
      </w:r>
      <w:r w:rsidR="00DE2272">
        <w:rPr>
          <w:color w:val="000000" w:themeColor="text1"/>
        </w:rPr>
        <w:t xml:space="preserve">after previously having detectable HCV RNA, because they may have </w:t>
      </w:r>
      <w:r w:rsidRPr="0006657D">
        <w:rPr>
          <w:color w:val="000000" w:themeColor="text1"/>
        </w:rPr>
        <w:t>received treatment for HCV infection</w:t>
      </w:r>
      <w:r w:rsidR="00DE2272">
        <w:rPr>
          <w:color w:val="000000" w:themeColor="text1"/>
        </w:rPr>
        <w:t xml:space="preserve"> or spontaneously cleared the virus. </w:t>
      </w:r>
      <w:r w:rsidR="005848FF">
        <w:rPr>
          <w:color w:val="000000" w:themeColor="text1"/>
        </w:rPr>
        <w:t>F</w:t>
      </w:r>
      <w:r w:rsidRPr="0006657D">
        <w:rPr>
          <w:color w:val="000000" w:themeColor="text1"/>
        </w:rPr>
        <w:t xml:space="preserve">ew patients were treated </w:t>
      </w:r>
      <w:r w:rsidR="004872FF" w:rsidRPr="0006657D">
        <w:rPr>
          <w:color w:val="000000" w:themeColor="text1"/>
        </w:rPr>
        <w:t xml:space="preserve">for HCV </w:t>
      </w:r>
      <w:r w:rsidRPr="0006657D">
        <w:rPr>
          <w:color w:val="000000" w:themeColor="text1"/>
        </w:rPr>
        <w:t>prior to availability of direct acting antivirals (DAA)</w:t>
      </w:r>
      <w:r w:rsidR="00F21A7D">
        <w:rPr>
          <w:color w:val="000000" w:themeColor="text1"/>
        </w:rPr>
        <w:t xml:space="preserve"> </w:t>
      </w:r>
      <w:r w:rsidR="00D60E1F">
        <w:rPr>
          <w:color w:val="000000" w:themeColor="text1"/>
        </w:rPr>
        <w:t xml:space="preserve">starting in 2014 </w:t>
      </w:r>
      <w:r w:rsidR="00F21A7D">
        <w:rPr>
          <w:color w:val="000000" w:themeColor="text1"/>
        </w:rPr>
        <w:t xml:space="preserve">and </w:t>
      </w:r>
      <w:r w:rsidRPr="0006657D">
        <w:rPr>
          <w:color w:val="000000" w:themeColor="text1"/>
        </w:rPr>
        <w:t>there is not yet long-term follow-up for those treated with DAAs.</w:t>
      </w:r>
      <w:r>
        <w:rPr>
          <w:color w:val="000000" w:themeColor="text1"/>
        </w:rPr>
        <w:t xml:space="preserve"> </w:t>
      </w:r>
      <w:bookmarkEnd w:id="2"/>
      <w:r w:rsidR="005B7C68">
        <w:rPr>
          <w:color w:val="000000" w:themeColor="text1"/>
        </w:rPr>
        <w:t>W</w:t>
      </w:r>
      <w:r w:rsidR="005B7C68" w:rsidRPr="00CE5848">
        <w:rPr>
          <w:color w:val="000000" w:themeColor="text1"/>
        </w:rPr>
        <w:t xml:space="preserve">e obtained </w:t>
      </w:r>
      <w:r w:rsidR="005B7C68">
        <w:rPr>
          <w:color w:val="000000" w:themeColor="text1"/>
        </w:rPr>
        <w:t xml:space="preserve">all </w:t>
      </w:r>
      <w:r w:rsidR="005B7C68" w:rsidRPr="00CE5848">
        <w:rPr>
          <w:color w:val="000000" w:themeColor="text1"/>
        </w:rPr>
        <w:t>laboratory values</w:t>
      </w:r>
      <w:r w:rsidR="005B7C68">
        <w:rPr>
          <w:color w:val="000000" w:themeColor="text1"/>
        </w:rPr>
        <w:t xml:space="preserve"> and BMI</w:t>
      </w:r>
      <w:r w:rsidR="005B7C68" w:rsidRPr="00CE5848">
        <w:rPr>
          <w:color w:val="000000" w:themeColor="text1"/>
        </w:rPr>
        <w:t xml:space="preserve"> </w:t>
      </w:r>
      <w:r w:rsidR="005B7C68">
        <w:rPr>
          <w:color w:val="000000" w:themeColor="text1"/>
        </w:rPr>
        <w:t xml:space="preserve">for a given individual </w:t>
      </w:r>
      <w:r w:rsidR="00F21A7D">
        <w:rPr>
          <w:color w:val="000000" w:themeColor="text1"/>
        </w:rPr>
        <w:t xml:space="preserve">for each </w:t>
      </w:r>
      <w:r w:rsidR="005B7C68" w:rsidRPr="00CE5848">
        <w:rPr>
          <w:color w:val="000000" w:themeColor="text1"/>
        </w:rPr>
        <w:t>visit</w:t>
      </w:r>
      <w:r w:rsidR="005B7C68">
        <w:rPr>
          <w:color w:val="000000" w:themeColor="text1"/>
        </w:rPr>
        <w:t xml:space="preserve"> date</w:t>
      </w:r>
      <w:r w:rsidR="005B7C68" w:rsidRPr="00CE5848">
        <w:rPr>
          <w:color w:val="000000" w:themeColor="text1"/>
        </w:rPr>
        <w:t xml:space="preserve">, at least one year after ART initiation. </w:t>
      </w:r>
      <w:r w:rsidR="005B7C68">
        <w:rPr>
          <w:color w:val="000000" w:themeColor="text1"/>
        </w:rPr>
        <w:t>V</w:t>
      </w:r>
      <w:r w:rsidR="005B7C68" w:rsidRPr="00CE5848">
        <w:rPr>
          <w:color w:val="000000" w:themeColor="text1"/>
        </w:rPr>
        <w:t xml:space="preserve">alues </w:t>
      </w:r>
      <w:r w:rsidR="005B7C68">
        <w:rPr>
          <w:color w:val="000000" w:themeColor="text1"/>
        </w:rPr>
        <w:t xml:space="preserve">obtained </w:t>
      </w:r>
      <w:r w:rsidR="005B7C68" w:rsidRPr="00CE5848">
        <w:rPr>
          <w:color w:val="000000" w:themeColor="text1"/>
        </w:rPr>
        <w:t xml:space="preserve">prior to the visit date were allowed to carry forward for </w:t>
      </w:r>
      <w:r w:rsidR="00D60E1F">
        <w:rPr>
          <w:color w:val="000000" w:themeColor="text1"/>
        </w:rPr>
        <w:t xml:space="preserve">up to </w:t>
      </w:r>
      <w:r w:rsidR="005B7C68" w:rsidRPr="00CE5848">
        <w:rPr>
          <w:color w:val="000000" w:themeColor="text1"/>
        </w:rPr>
        <w:t>180 days</w:t>
      </w:r>
      <w:r w:rsidR="003272D5">
        <w:rPr>
          <w:color w:val="000000" w:themeColor="text1"/>
        </w:rPr>
        <w:t>,</w:t>
      </w:r>
      <w:r w:rsidR="00F21A7D">
        <w:rPr>
          <w:color w:val="000000" w:themeColor="text1"/>
        </w:rPr>
        <w:t xml:space="preserve"> resulting in </w:t>
      </w:r>
      <w:r w:rsidR="00F21A7D" w:rsidRPr="00F21A7D">
        <w:rPr>
          <w:color w:val="000000" w:themeColor="text1"/>
        </w:rPr>
        <w:t xml:space="preserve">complete information for 75% of visits. </w:t>
      </w:r>
      <w:r w:rsidR="0088351F">
        <w:rPr>
          <w:color w:val="000000" w:themeColor="text1"/>
        </w:rPr>
        <w:t xml:space="preserve">In </w:t>
      </w:r>
      <w:r w:rsidR="00032BB5">
        <w:rPr>
          <w:color w:val="000000" w:themeColor="text1"/>
        </w:rPr>
        <w:t>sensitivity analysis</w:t>
      </w:r>
      <w:r w:rsidR="009427AE">
        <w:rPr>
          <w:color w:val="000000" w:themeColor="text1"/>
        </w:rPr>
        <w:t>,</w:t>
      </w:r>
      <w:r w:rsidR="00032BB5">
        <w:rPr>
          <w:color w:val="000000" w:themeColor="text1"/>
        </w:rPr>
        <w:t xml:space="preserve"> allow</w:t>
      </w:r>
      <w:r w:rsidR="0088351F">
        <w:rPr>
          <w:color w:val="000000" w:themeColor="text1"/>
        </w:rPr>
        <w:t>ing</w:t>
      </w:r>
      <w:r w:rsidR="00032BB5">
        <w:rPr>
          <w:color w:val="000000" w:themeColor="text1"/>
        </w:rPr>
        <w:t xml:space="preserve"> values to carry forward for one year</w:t>
      </w:r>
      <w:r w:rsidR="009427AE">
        <w:rPr>
          <w:color w:val="000000" w:themeColor="text1"/>
        </w:rPr>
        <w:t>,</w:t>
      </w:r>
      <w:r w:rsidR="00032BB5">
        <w:rPr>
          <w:color w:val="000000" w:themeColor="text1"/>
        </w:rPr>
        <w:t xml:space="preserve"> </w:t>
      </w:r>
      <w:r w:rsidR="0088351F">
        <w:rPr>
          <w:color w:val="000000" w:themeColor="text1"/>
        </w:rPr>
        <w:t xml:space="preserve">87% of visits had </w:t>
      </w:r>
      <w:r w:rsidR="00032BB5">
        <w:rPr>
          <w:color w:val="000000" w:themeColor="text1"/>
        </w:rPr>
        <w:t xml:space="preserve">complete data. </w:t>
      </w:r>
      <w:r w:rsidR="00F21A7D" w:rsidRPr="00F21A7D">
        <w:rPr>
          <w:color w:val="000000" w:themeColor="text1"/>
        </w:rPr>
        <w:t>We randomly</w:t>
      </w:r>
      <w:r w:rsidR="00F21A7D">
        <w:rPr>
          <w:color w:val="000000" w:themeColor="text1"/>
        </w:rPr>
        <w:t xml:space="preserve"> selected a visit date </w:t>
      </w:r>
      <w:r w:rsidR="004872FF">
        <w:rPr>
          <w:color w:val="000000" w:themeColor="text1"/>
        </w:rPr>
        <w:t xml:space="preserve">for each patient </w:t>
      </w:r>
      <w:r w:rsidR="00F21A7D">
        <w:rPr>
          <w:color w:val="000000" w:themeColor="text1"/>
        </w:rPr>
        <w:t xml:space="preserve">from </w:t>
      </w:r>
      <w:r w:rsidR="00C1124E">
        <w:rPr>
          <w:color w:val="000000" w:themeColor="text1"/>
        </w:rPr>
        <w:t xml:space="preserve">among </w:t>
      </w:r>
      <w:r w:rsidR="00F21A7D">
        <w:rPr>
          <w:color w:val="000000" w:themeColor="text1"/>
        </w:rPr>
        <w:t>those with complete data</w:t>
      </w:r>
      <w:r w:rsidR="005237B5">
        <w:rPr>
          <w:color w:val="000000" w:themeColor="text1"/>
        </w:rPr>
        <w:t xml:space="preserve"> to represent a typical patient in care</w:t>
      </w:r>
      <w:r w:rsidR="00F21A7D">
        <w:rPr>
          <w:color w:val="000000" w:themeColor="text1"/>
        </w:rPr>
        <w:t xml:space="preserve">. </w:t>
      </w:r>
      <w:r w:rsidR="006470D5">
        <w:rPr>
          <w:color w:val="000000" w:themeColor="text1"/>
        </w:rPr>
        <w:t>In addition to outpatient data, l</w:t>
      </w:r>
      <w:r w:rsidR="005B7C68" w:rsidRPr="00CE5848">
        <w:rPr>
          <w:color w:val="000000" w:themeColor="text1"/>
        </w:rPr>
        <w:t>ab</w:t>
      </w:r>
      <w:r w:rsidR="005B7C68">
        <w:rPr>
          <w:color w:val="000000" w:themeColor="text1"/>
        </w:rPr>
        <w:t>oratory results</w:t>
      </w:r>
      <w:r w:rsidR="005B7C68" w:rsidRPr="00CE5848">
        <w:rPr>
          <w:color w:val="000000" w:themeColor="text1"/>
        </w:rPr>
        <w:t xml:space="preserve"> </w:t>
      </w:r>
      <w:r w:rsidR="005B7C68">
        <w:rPr>
          <w:color w:val="000000" w:themeColor="text1"/>
        </w:rPr>
        <w:t>obtained during hospitalization w</w:t>
      </w:r>
      <w:r w:rsidR="005B7C68" w:rsidRPr="00CE5848">
        <w:rPr>
          <w:color w:val="000000" w:themeColor="text1"/>
        </w:rPr>
        <w:t>ere included</w:t>
      </w:r>
      <w:r w:rsidR="005B7C68">
        <w:rPr>
          <w:color w:val="000000" w:themeColor="text1"/>
        </w:rPr>
        <w:t xml:space="preserve"> </w:t>
      </w:r>
      <w:r w:rsidR="005B7C68" w:rsidRPr="00CE5848">
        <w:rPr>
          <w:color w:val="000000" w:themeColor="text1"/>
        </w:rPr>
        <w:t>to provide a wider range of values</w:t>
      </w:r>
      <w:r w:rsidR="005B7C68">
        <w:rPr>
          <w:color w:val="000000" w:themeColor="text1"/>
        </w:rPr>
        <w:t xml:space="preserve">. </w:t>
      </w:r>
      <w:r>
        <w:rPr>
          <w:color w:val="000000" w:themeColor="text1"/>
        </w:rPr>
        <w:t>We</w:t>
      </w:r>
      <w:r w:rsidR="005B7C68">
        <w:rPr>
          <w:color w:val="000000" w:themeColor="text1"/>
        </w:rPr>
        <w:t xml:space="preserve"> only included one </w:t>
      </w:r>
      <w:r w:rsidR="005B7C68" w:rsidRPr="00CE5848">
        <w:rPr>
          <w:color w:val="000000" w:themeColor="text1"/>
        </w:rPr>
        <w:t xml:space="preserve">random day per hospitalization </w:t>
      </w:r>
      <w:r w:rsidR="005B7C68">
        <w:rPr>
          <w:color w:val="000000" w:themeColor="text1"/>
        </w:rPr>
        <w:t xml:space="preserve">in the visit pool to avoid </w:t>
      </w:r>
      <w:r w:rsidR="00C1124E">
        <w:rPr>
          <w:color w:val="000000" w:themeColor="text1"/>
        </w:rPr>
        <w:t>over-representation in the sampled visit days</w:t>
      </w:r>
      <w:r w:rsidR="005B7C68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5B7C68" w:rsidRPr="00CE5848">
        <w:rPr>
          <w:color w:val="000000" w:themeColor="text1"/>
        </w:rPr>
        <w:t xml:space="preserve">Patients were followed </w:t>
      </w:r>
      <w:r w:rsidR="00843D75">
        <w:rPr>
          <w:color w:val="000000" w:themeColor="text1"/>
        </w:rPr>
        <w:t xml:space="preserve">up to five years </w:t>
      </w:r>
      <w:r w:rsidR="005B7C68" w:rsidRPr="00CE5848">
        <w:rPr>
          <w:color w:val="000000" w:themeColor="text1"/>
        </w:rPr>
        <w:t>for all-cause mortality until September 30, 2016</w:t>
      </w:r>
      <w:r>
        <w:rPr>
          <w:color w:val="000000" w:themeColor="text1"/>
        </w:rPr>
        <w:t>.</w:t>
      </w:r>
      <w:r w:rsidR="005B7C68" w:rsidRPr="00CE5848">
        <w:rPr>
          <w:color w:val="000000" w:themeColor="text1"/>
        </w:rPr>
        <w:t xml:space="preserve"> </w:t>
      </w:r>
      <w:r w:rsidR="00D60E1F">
        <w:rPr>
          <w:color w:val="000000" w:themeColor="text1"/>
        </w:rPr>
        <w:t>A</w:t>
      </w:r>
      <w:r w:rsidR="00D60E1F" w:rsidRPr="00CE5848">
        <w:rPr>
          <w:color w:val="000000" w:themeColor="text1"/>
        </w:rPr>
        <w:t>scertainment of deaths</w:t>
      </w:r>
      <w:r w:rsidR="00D60E1F">
        <w:rPr>
          <w:color w:val="000000" w:themeColor="text1"/>
        </w:rPr>
        <w:t xml:space="preserve"> of VA patients</w:t>
      </w:r>
      <w:r w:rsidR="00D60E1F" w:rsidRPr="00CE5848">
        <w:rPr>
          <w:color w:val="000000" w:themeColor="text1"/>
        </w:rPr>
        <w:t xml:space="preserve"> </w:t>
      </w:r>
      <w:r w:rsidR="00D60E1F">
        <w:rPr>
          <w:color w:val="000000" w:themeColor="text1"/>
        </w:rPr>
        <w:t>is</w:t>
      </w:r>
      <w:r w:rsidR="00D60E1F" w:rsidRPr="00CE5848">
        <w:rPr>
          <w:color w:val="000000" w:themeColor="text1"/>
        </w:rPr>
        <w:t xml:space="preserve"> excellent </w:t>
      </w:r>
      <w:r w:rsidR="00D60E1F">
        <w:rPr>
          <w:color w:val="000000" w:themeColor="text1"/>
        </w:rPr>
        <w:fldChar w:fldCharType="begin">
          <w:fldData xml:space="preserve">PEVuZE5vdGU+PENpdGU+PEF1dGhvcj5GaXNoZXI8L0F1dGhvcj48WWVhcj4xOTk1PC9ZZWFyPjxS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GaXNoZXI8L0F1dGhvcj48WWVhcj4xOTk1PC9ZZWFyPjxS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D60E1F">
        <w:rPr>
          <w:color w:val="000000" w:themeColor="text1"/>
        </w:rPr>
      </w:r>
      <w:r w:rsidR="00D60E1F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27, 28]</w:t>
      </w:r>
      <w:r w:rsidR="00D60E1F">
        <w:rPr>
          <w:color w:val="000000" w:themeColor="text1"/>
        </w:rPr>
        <w:fldChar w:fldCharType="end"/>
      </w:r>
      <w:r w:rsidR="00D60E1F" w:rsidRPr="00CE5848">
        <w:rPr>
          <w:color w:val="000000" w:themeColor="text1"/>
        </w:rPr>
        <w:t>.</w:t>
      </w:r>
    </w:p>
    <w:p w14:paraId="19142C85" w14:textId="24CC6C67" w:rsidR="0079208D" w:rsidRPr="00AC1BDA" w:rsidRDefault="0079208D" w:rsidP="00C93289">
      <w:pPr>
        <w:spacing w:before="288" w:after="360" w:line="480" w:lineRule="auto"/>
        <w:ind w:firstLine="720"/>
        <w:rPr>
          <w:color w:val="000000" w:themeColor="text1"/>
        </w:rPr>
      </w:pPr>
      <w:r w:rsidRPr="00AC1BDA">
        <w:rPr>
          <w:color w:val="000000" w:themeColor="text1"/>
        </w:rPr>
        <w:t xml:space="preserve">We first </w:t>
      </w:r>
      <w:r>
        <w:rPr>
          <w:color w:val="000000" w:themeColor="text1"/>
        </w:rPr>
        <w:t xml:space="preserve">replicated </w:t>
      </w:r>
      <w:r w:rsidRPr="00AC1BDA">
        <w:rPr>
          <w:color w:val="000000" w:themeColor="text1"/>
        </w:rPr>
        <w:t>the previously published VACS Index</w:t>
      </w:r>
      <w:r>
        <w:rPr>
          <w:color w:val="000000" w:themeColor="text1"/>
        </w:rPr>
        <w:t xml:space="preserve"> (1.0) by fitting a Cox model in the </w:t>
      </w:r>
      <w:r w:rsidR="00C1124E">
        <w:rPr>
          <w:color w:val="000000" w:themeColor="text1"/>
        </w:rPr>
        <w:t xml:space="preserve">newly derived dataset </w:t>
      </w:r>
      <w:r w:rsidR="003B2D40">
        <w:rPr>
          <w:color w:val="000000" w:themeColor="text1"/>
        </w:rPr>
        <w:t>using categorical predictors</w:t>
      </w:r>
      <w:r w:rsidR="00C1124E">
        <w:rPr>
          <w:color w:val="000000" w:themeColor="text1"/>
        </w:rPr>
        <w:t xml:space="preserve"> (</w:t>
      </w:r>
      <w:r w:rsidRPr="00AC1BDA">
        <w:rPr>
          <w:color w:val="000000" w:themeColor="text1"/>
        </w:rPr>
        <w:t>age, CD4 count, HIV-1 RNA and laboratory measurements of hemoglobin, aspartate and alanine transaminases (AST, ALT), platelets, creatinine</w:t>
      </w:r>
      <w:r>
        <w:rPr>
          <w:color w:val="000000" w:themeColor="text1"/>
        </w:rPr>
        <w:t>,</w:t>
      </w:r>
      <w:r w:rsidRPr="00AC1BDA">
        <w:rPr>
          <w:color w:val="000000" w:themeColor="text1"/>
        </w:rPr>
        <w:t xml:space="preserve"> and HCV status</w:t>
      </w:r>
      <w:r w:rsidR="00C1124E">
        <w:rPr>
          <w:color w:val="000000" w:themeColor="text1"/>
        </w:rPr>
        <w:t>)</w:t>
      </w:r>
      <w:r w:rsidRPr="00AC1BDA">
        <w:rPr>
          <w:color w:val="000000" w:themeColor="text1"/>
        </w:rPr>
        <w:t xml:space="preserve">. Composite markers of liver and renal injury </w:t>
      </w:r>
      <w:r>
        <w:rPr>
          <w:color w:val="000000" w:themeColor="text1"/>
        </w:rPr>
        <w:t>were</w:t>
      </w:r>
      <w:r w:rsidRPr="00AC1BDA">
        <w:rPr>
          <w:color w:val="000000" w:themeColor="text1"/>
        </w:rPr>
        <w:t xml:space="preserve"> </w:t>
      </w:r>
      <w:r w:rsidRPr="00AC1BDA">
        <w:rPr>
          <w:color w:val="000000" w:themeColor="text1"/>
        </w:rPr>
        <w:lastRenderedPageBreak/>
        <w:t xml:space="preserve">calculated. </w:t>
      </w:r>
      <w:bookmarkStart w:id="3" w:name="_Hlk532459587"/>
      <w:r w:rsidRPr="00AC1BDA">
        <w:rPr>
          <w:color w:val="000000" w:themeColor="text1"/>
        </w:rPr>
        <w:t xml:space="preserve">FIB-4 is a validated indicator of liver fibrosis </w:t>
      </w:r>
      <w:r>
        <w:rPr>
          <w:color w:val="000000" w:themeColor="text1"/>
        </w:rPr>
        <w:fldChar w:fldCharType="begin">
          <w:fldData xml:space="preserve">PEVuZE5vdGU+PENpdGU+PEF1dGhvcj5TdGVybGluZzwvQXV0aG9yPjxZZWFyPjIwMDY8L1llYXI+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TdGVybGluZzwvQXV0aG9yPjxZZWFyPjIwMDY8L1llYXI+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29]</w:t>
      </w:r>
      <w:r>
        <w:rPr>
          <w:color w:val="000000" w:themeColor="text1"/>
        </w:rPr>
        <w:fldChar w:fldCharType="end"/>
      </w:r>
      <w:r w:rsidRPr="00AC1BDA">
        <w:rPr>
          <w:color w:val="000000" w:themeColor="text1"/>
        </w:rPr>
        <w:t xml:space="preserve">. </w:t>
      </w:r>
      <w:r w:rsidR="00A03C9F">
        <w:rPr>
          <w:color w:val="000000" w:themeColor="text1"/>
        </w:rPr>
        <w:t>E</w:t>
      </w:r>
      <w:r w:rsidR="00A03C9F" w:rsidRPr="00AC1BDA">
        <w:rPr>
          <w:color w:val="000000" w:themeColor="text1"/>
        </w:rPr>
        <w:t xml:space="preserve">stimated glomerular filtration rate </w:t>
      </w:r>
      <w:r w:rsidR="00A03C9F">
        <w:rPr>
          <w:color w:val="000000" w:themeColor="text1"/>
        </w:rPr>
        <w:t>(</w:t>
      </w:r>
      <w:r w:rsidR="00A03C9F" w:rsidRPr="00AC1BDA">
        <w:rPr>
          <w:color w:val="000000" w:themeColor="text1"/>
        </w:rPr>
        <w:t>eGFR</w:t>
      </w:r>
      <w:r w:rsidR="00A03C9F">
        <w:rPr>
          <w:color w:val="000000" w:themeColor="text1"/>
        </w:rPr>
        <w:t>)</w:t>
      </w:r>
      <w:r w:rsidR="0033623E" w:rsidRPr="00001B08">
        <w:rPr>
          <w:color w:val="000000" w:themeColor="text1"/>
        </w:rPr>
        <w:t xml:space="preserve"> </w:t>
      </w:r>
      <w:r w:rsidRPr="00AC1BDA">
        <w:rPr>
          <w:color w:val="000000" w:themeColor="text1"/>
        </w:rPr>
        <w:t>is a validated indicator of impaired renal function</w:t>
      </w:r>
      <w:r>
        <w:rPr>
          <w:color w:val="000000" w:themeColor="text1"/>
        </w:rPr>
        <w:t xml:space="preserve"> </w:t>
      </w:r>
      <w:r w:rsidR="00A03C9F" w:rsidRPr="00AC1BDA">
        <w:rPr>
          <w:color w:val="000000" w:themeColor="text1"/>
        </w:rPr>
        <w:t xml:space="preserve">based on the </w:t>
      </w:r>
      <w:r w:rsidR="00A03C9F" w:rsidRPr="00A03C9F">
        <w:rPr>
          <w:color w:val="000000" w:themeColor="text1"/>
        </w:rPr>
        <w:t>CKDEPI</w:t>
      </w:r>
      <w:r w:rsidR="00A03C9F" w:rsidRPr="00AC1BDA">
        <w:rPr>
          <w:color w:val="000000" w:themeColor="text1"/>
        </w:rPr>
        <w:t xml:space="preserve"> equation</w:t>
      </w:r>
      <w:r w:rsidR="00A03C9F">
        <w:rPr>
          <w:color w:val="000000" w:themeColor="text1"/>
        </w:rPr>
        <w:t xml:space="preserve"> </w:t>
      </w:r>
      <w:r>
        <w:rPr>
          <w:color w:val="000000" w:themeColor="text1"/>
        </w:rPr>
        <w:fldChar w:fldCharType="begin"/>
      </w:r>
      <w:r w:rsidR="00A3326A">
        <w:rPr>
          <w:color w:val="000000" w:themeColor="text1"/>
        </w:rPr>
        <w:instrText xml:space="preserve"> ADDIN EN.CITE &lt;EndNote&gt;&lt;Cite&gt;&lt;Author&gt;Levey&lt;/Author&gt;&lt;Year&gt;2009&lt;/Year&gt;&lt;RecNum&gt;4540&lt;/RecNum&gt;&lt;DisplayText&gt;[30]&lt;/DisplayText&gt;&lt;record&gt;&lt;rec-number&gt;4540&lt;/rec-number&gt;&lt;foreign-keys&gt;&lt;key app="EN" db-id="fa5twwe2cs9pzuexz21xvrplaea20xewe5v2" timestamp="1532364764"&gt;4540&lt;/key&gt;&lt;/foreign-keys&gt;&lt;ref-type name="Journal Article"&gt;17&lt;/ref-type&gt;&lt;contributors&gt;&lt;authors&gt;&lt;author&gt;Levey, A. S.&lt;/author&gt;&lt;author&gt;Stevens, L. A.&lt;/author&gt;&lt;author&gt;Schmid, C. H.&lt;/author&gt;&lt;author&gt;Zhang, Y. L.&lt;/author&gt;&lt;author&gt;Castro, A. F., 3rd&lt;/author&gt;&lt;author&gt;Feldman, H. I.&lt;/author&gt;&lt;author&gt;Kusek, J. W.&lt;/author&gt;&lt;author&gt;Eggers, P.&lt;/author&gt;&lt;author&gt;Van Lente, F.&lt;/author&gt;&lt;author&gt;Greene, T.&lt;/author&gt;&lt;author&gt;Coresh, J.&lt;/author&gt;&lt;/authors&gt;&lt;/contributors&gt;&lt;auth-address&gt;Tufts Medical Center, Boston, Massachusetts 02111, USA.&lt;/auth-address&gt;&lt;titles&gt;&lt;title&gt;A new equation to estimate glomerular filtration rate&lt;/title&gt;&lt;secondary-title&gt;Ann Intern Med&lt;/secondary-title&gt;&lt;alt-title&gt;Annals of internal medicine&lt;/alt-title&gt;&lt;/titles&gt;&lt;periodical&gt;&lt;full-title&gt;Ann Intern Med&lt;/full-title&gt;&lt;/periodical&gt;&lt;pages&gt;604-12&lt;/pages&gt;&lt;volume&gt;150&lt;/volume&gt;&lt;number&gt;9&lt;/number&gt;&lt;edition&gt;2009/05/06&lt;/edition&gt;&lt;keywords&gt;&lt;keyword&gt;Adult&lt;/keyword&gt;&lt;keyword&gt;Aged&lt;/keyword&gt;&lt;keyword&gt;Aged, 80 and over&lt;/keyword&gt;&lt;keyword&gt;Chronic Disease&lt;/keyword&gt;&lt;keyword&gt;Creatinine/blood&lt;/keyword&gt;&lt;keyword&gt;Cross-Sectional Studies&lt;/keyword&gt;&lt;keyword&gt;Female&lt;/keyword&gt;&lt;keyword&gt;*Glomerular Filtration Rate&lt;/keyword&gt;&lt;keyword&gt;Humans&lt;/keyword&gt;&lt;keyword&gt;Kidney Diseases/diagnosis/*epidemiology&lt;/keyword&gt;&lt;keyword&gt;Male&lt;/keyword&gt;&lt;keyword&gt;Middle Aged&lt;/keyword&gt;&lt;keyword&gt;Nutrition Surveys&lt;/keyword&gt;&lt;keyword&gt;Prevalence&lt;/keyword&gt;&lt;keyword&gt;Reproducibility of Results&lt;/keyword&gt;&lt;keyword&gt;United States/epidemiology&lt;/keyword&gt;&lt;/keywords&gt;&lt;dates&gt;&lt;year&gt;2009&lt;/year&gt;&lt;pub-dates&gt;&lt;date&gt;May 5&lt;/date&gt;&lt;/pub-dates&gt;&lt;/dates&gt;&lt;isbn&gt;0003-4819&lt;/isbn&gt;&lt;accession-num&gt;19414839&lt;/accession-num&gt;&lt;urls&gt;&lt;/urls&gt;&lt;custom2&gt;PMC2763564&lt;/custom2&gt;&lt;custom6&gt;NIHMS132246&lt;/custom6&gt;&lt;remote-database-provider&gt;NLM&lt;/remote-database-provider&gt;&lt;language&gt;eng&lt;/language&gt;&lt;/record&gt;&lt;/Cite&gt;&lt;/EndNote&gt;</w:instrText>
      </w:r>
      <w:r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30]</w:t>
      </w:r>
      <w:r>
        <w:rPr>
          <w:color w:val="000000" w:themeColor="text1"/>
        </w:rPr>
        <w:fldChar w:fldCharType="end"/>
      </w:r>
      <w:r w:rsidRPr="00AC1BDA">
        <w:rPr>
          <w:color w:val="000000" w:themeColor="text1"/>
        </w:rPr>
        <w:t>.</w:t>
      </w:r>
      <w:bookmarkEnd w:id="3"/>
      <w:r w:rsidRPr="00AC1BDA">
        <w:rPr>
          <w:color w:val="000000" w:themeColor="text1"/>
        </w:rPr>
        <w:t xml:space="preserve"> HCV infection status was based on detectable plasma HCV-RNA (85%)</w:t>
      </w:r>
      <w:r w:rsidR="009A76BB">
        <w:rPr>
          <w:color w:val="000000" w:themeColor="text1"/>
        </w:rPr>
        <w:t>,</w:t>
      </w:r>
      <w:r w:rsidRPr="00AC1BDA">
        <w:rPr>
          <w:color w:val="000000" w:themeColor="text1"/>
        </w:rPr>
        <w:t xml:space="preserve"> positive antibody test (10%)</w:t>
      </w:r>
      <w:r w:rsidR="009A76BB">
        <w:rPr>
          <w:color w:val="000000" w:themeColor="text1"/>
        </w:rPr>
        <w:t>,</w:t>
      </w:r>
      <w:r w:rsidRPr="00AC1BDA">
        <w:rPr>
          <w:color w:val="000000" w:themeColor="text1"/>
        </w:rPr>
        <w:t xml:space="preserve"> or documented diagnosis (5%). Once testing </w:t>
      </w:r>
      <w:r w:rsidR="004C75A4">
        <w:rPr>
          <w:color w:val="000000" w:themeColor="text1"/>
        </w:rPr>
        <w:t xml:space="preserve">HCV </w:t>
      </w:r>
      <w:r w:rsidRPr="00AC1BDA">
        <w:rPr>
          <w:color w:val="000000" w:themeColor="text1"/>
        </w:rPr>
        <w:t>positive, patients were assumed to remain positive</w:t>
      </w:r>
      <w:r>
        <w:rPr>
          <w:color w:val="000000" w:themeColor="text1"/>
        </w:rPr>
        <w:t xml:space="preserve"> (since we excluded treated patients)</w:t>
      </w:r>
      <w:r w:rsidRPr="00AC1BDA">
        <w:rPr>
          <w:color w:val="000000" w:themeColor="text1"/>
        </w:rPr>
        <w:t>.</w:t>
      </w:r>
      <w:r w:rsidR="00C93EA4">
        <w:rPr>
          <w:color w:val="000000" w:themeColor="text1"/>
        </w:rPr>
        <w:t xml:space="preserve"> For comparison, we also modeled VACS Index 1.0 predictors as continuous v</w:t>
      </w:r>
      <w:r w:rsidR="006B5F10">
        <w:rPr>
          <w:color w:val="000000" w:themeColor="text1"/>
        </w:rPr>
        <w:t>a</w:t>
      </w:r>
      <w:r w:rsidR="00C93EA4">
        <w:rPr>
          <w:color w:val="000000" w:themeColor="text1"/>
        </w:rPr>
        <w:t xml:space="preserve">riables, as described below. </w:t>
      </w:r>
    </w:p>
    <w:p w14:paraId="35FCB77E" w14:textId="694FA517" w:rsidR="0079208D" w:rsidRDefault="0079208D" w:rsidP="00C93289">
      <w:pPr>
        <w:pStyle w:val="Doublespaced"/>
        <w:ind w:firstLine="720"/>
        <w:rPr>
          <w:color w:val="000000" w:themeColor="text1"/>
        </w:rPr>
      </w:pPr>
      <w:r w:rsidRPr="00CE5848">
        <w:rPr>
          <w:color w:val="000000" w:themeColor="text1"/>
        </w:rPr>
        <w:t xml:space="preserve">We </w:t>
      </w:r>
      <w:r>
        <w:rPr>
          <w:color w:val="000000" w:themeColor="text1"/>
        </w:rPr>
        <w:t xml:space="preserve">then </w:t>
      </w:r>
      <w:r w:rsidR="00D60E1F">
        <w:rPr>
          <w:color w:val="000000" w:themeColor="text1"/>
        </w:rPr>
        <w:t xml:space="preserve">evaluated </w:t>
      </w:r>
      <w:r w:rsidR="00874B89">
        <w:rPr>
          <w:color w:val="000000" w:themeColor="text1"/>
        </w:rPr>
        <w:t xml:space="preserve">additional </w:t>
      </w:r>
      <w:r w:rsidR="00D60E1F">
        <w:rPr>
          <w:color w:val="000000" w:themeColor="text1"/>
        </w:rPr>
        <w:t xml:space="preserve">candidate </w:t>
      </w:r>
      <w:r>
        <w:rPr>
          <w:color w:val="000000" w:themeColor="text1"/>
        </w:rPr>
        <w:t>variables, one at a time and in combination</w:t>
      </w:r>
      <w:r w:rsidR="00A80783">
        <w:rPr>
          <w:color w:val="000000" w:themeColor="text1"/>
        </w:rPr>
        <w:t>,</w:t>
      </w:r>
      <w:r w:rsidR="00D60E1F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using </w:t>
      </w:r>
      <w:r w:rsidRPr="00CE5848">
        <w:rPr>
          <w:color w:val="000000" w:themeColor="text1"/>
        </w:rPr>
        <w:t>Akaike’s information criterion (AIC</w:t>
      </w:r>
      <w:r w:rsidR="00CC57EE">
        <w:rPr>
          <w:color w:val="000000" w:themeColor="text1"/>
        </w:rPr>
        <w:t>, lower is better</w:t>
      </w:r>
      <w:r w:rsidRPr="00CE5848">
        <w:rPr>
          <w:color w:val="000000" w:themeColor="text1"/>
        </w:rPr>
        <w:t>)</w:t>
      </w:r>
      <w:r>
        <w:rPr>
          <w:color w:val="000000" w:themeColor="text1"/>
        </w:rPr>
        <w:t xml:space="preserve"> for model fit and </w:t>
      </w:r>
      <w:r w:rsidRPr="00CE5848">
        <w:rPr>
          <w:color w:val="000000" w:themeColor="text1"/>
        </w:rPr>
        <w:t>Harrell’s c-statistic</w:t>
      </w:r>
      <w:r w:rsidR="00D4221E">
        <w:rPr>
          <w:color w:val="000000" w:themeColor="text1"/>
        </w:rPr>
        <w:t xml:space="preserve"> (range 0.5 to 1.0, higher is better)</w:t>
      </w:r>
      <w:r>
        <w:rPr>
          <w:color w:val="000000" w:themeColor="text1"/>
        </w:rPr>
        <w:t xml:space="preserve"> for discrimination</w:t>
      </w:r>
      <w:r w:rsidRPr="00CE5848">
        <w:rPr>
          <w:color w:val="000000" w:themeColor="text1"/>
        </w:rPr>
        <w:t xml:space="preserve">. </w:t>
      </w:r>
      <w:r w:rsidR="00874B89">
        <w:rPr>
          <w:color w:val="000000" w:themeColor="text1"/>
        </w:rPr>
        <w:t>We used</w:t>
      </w:r>
      <w:r w:rsidR="00D1616B">
        <w:rPr>
          <w:color w:val="000000" w:themeColor="text1"/>
        </w:rPr>
        <w:t xml:space="preserve"> categorical variables with </w:t>
      </w:r>
      <w:r w:rsidR="00D1616B" w:rsidRPr="005C594B">
        <w:rPr>
          <w:color w:val="000000" w:themeColor="text1"/>
        </w:rPr>
        <w:t>10-levels for each predictor</w:t>
      </w:r>
      <w:r w:rsidR="00A80783">
        <w:rPr>
          <w:color w:val="000000" w:themeColor="text1"/>
        </w:rPr>
        <w:t>,</w:t>
      </w:r>
      <w:r w:rsidR="00D1616B" w:rsidRPr="005C594B">
        <w:rPr>
          <w:color w:val="000000" w:themeColor="text1"/>
        </w:rPr>
        <w:t xml:space="preserve"> </w:t>
      </w:r>
      <w:r w:rsidR="00D1616B">
        <w:rPr>
          <w:color w:val="000000" w:themeColor="text1"/>
        </w:rPr>
        <w:t>with</w:t>
      </w:r>
      <w:r w:rsidR="00D1616B" w:rsidRPr="005C594B">
        <w:rPr>
          <w:color w:val="000000" w:themeColor="text1"/>
        </w:rPr>
        <w:t xml:space="preserve"> equal number of deaths in each category.</w:t>
      </w:r>
      <w:r w:rsidR="00D1616B">
        <w:rPr>
          <w:color w:val="000000" w:themeColor="text1"/>
        </w:rPr>
        <w:t xml:space="preserve"> W</w:t>
      </w:r>
      <w:r w:rsidRPr="005C594B">
        <w:rPr>
          <w:color w:val="000000" w:themeColor="text1"/>
        </w:rPr>
        <w:t>e fit</w:t>
      </w:r>
      <w:r w:rsidR="00D4221E">
        <w:rPr>
          <w:color w:val="000000" w:themeColor="text1"/>
        </w:rPr>
        <w:t>ted</w:t>
      </w:r>
      <w:r w:rsidRPr="005C594B">
        <w:rPr>
          <w:color w:val="000000" w:themeColor="text1"/>
        </w:rPr>
        <w:t xml:space="preserve"> Cox model</w:t>
      </w:r>
      <w:r w:rsidR="00A80783">
        <w:rPr>
          <w:color w:val="000000" w:themeColor="text1"/>
        </w:rPr>
        <w:t>s</w:t>
      </w:r>
      <w:r w:rsidRPr="005C594B">
        <w:rPr>
          <w:color w:val="000000" w:themeColor="text1"/>
        </w:rPr>
        <w:t xml:space="preserve"> and plotted coefficients of categorized variables by median of each category. Categories were refined to assess shape of the curve, maintaining at least 100 deaths per level. </w:t>
      </w:r>
      <w:r w:rsidR="004872FF">
        <w:rPr>
          <w:color w:val="000000" w:themeColor="text1"/>
        </w:rPr>
        <w:t>W</w:t>
      </w:r>
      <w:r w:rsidRPr="005C594B">
        <w:rPr>
          <w:color w:val="000000" w:themeColor="text1"/>
        </w:rPr>
        <w:t>e determined an appropriate continuous functional form for each variable including quadratic, cubic</w:t>
      </w:r>
      <w:r>
        <w:rPr>
          <w:color w:val="000000" w:themeColor="text1"/>
        </w:rPr>
        <w:t>,</w:t>
      </w:r>
      <w:r w:rsidRPr="005C594B">
        <w:rPr>
          <w:color w:val="000000" w:themeColor="text1"/>
        </w:rPr>
        <w:t xml:space="preserve"> and natural log terms</w:t>
      </w:r>
      <w:r>
        <w:rPr>
          <w:color w:val="000000" w:themeColor="text1"/>
        </w:rPr>
        <w:t xml:space="preserve"> to account for U-shaped associations. </w:t>
      </w:r>
      <w:r w:rsidR="00F70054">
        <w:rPr>
          <w:color w:val="000000" w:themeColor="text1"/>
        </w:rPr>
        <w:t>Extreme v</w:t>
      </w:r>
      <w:r w:rsidRPr="00CE5848">
        <w:rPr>
          <w:color w:val="000000" w:themeColor="text1"/>
        </w:rPr>
        <w:t xml:space="preserve">alues were </w:t>
      </w:r>
      <w:r w:rsidR="00F70054">
        <w:rPr>
          <w:color w:val="000000" w:themeColor="text1"/>
        </w:rPr>
        <w:t xml:space="preserve">replaced with </w:t>
      </w:r>
      <w:r>
        <w:rPr>
          <w:color w:val="000000" w:themeColor="text1"/>
        </w:rPr>
        <w:t>the 1</w:t>
      </w:r>
      <w:r w:rsidRPr="005C594B">
        <w:rPr>
          <w:color w:val="000000" w:themeColor="text1"/>
        </w:rPr>
        <w:t>st</w:t>
      </w:r>
      <w:r w:rsidR="00F70054">
        <w:rPr>
          <w:color w:val="000000" w:themeColor="text1"/>
        </w:rPr>
        <w:t xml:space="preserve"> or </w:t>
      </w:r>
      <w:r>
        <w:rPr>
          <w:color w:val="000000" w:themeColor="text1"/>
        </w:rPr>
        <w:t>99</w:t>
      </w:r>
      <w:r w:rsidRPr="005C594B">
        <w:rPr>
          <w:color w:val="000000" w:themeColor="text1"/>
        </w:rPr>
        <w:t>th</w:t>
      </w:r>
      <w:r>
        <w:rPr>
          <w:color w:val="000000" w:themeColor="text1"/>
        </w:rPr>
        <w:t xml:space="preserve"> percentile </w:t>
      </w:r>
      <w:r w:rsidRPr="00CE5848">
        <w:rPr>
          <w:color w:val="000000" w:themeColor="text1"/>
        </w:rPr>
        <w:t>to avoid undue influence</w:t>
      </w:r>
      <w:r>
        <w:rPr>
          <w:color w:val="000000" w:themeColor="text1"/>
        </w:rPr>
        <w:t xml:space="preserve">; most </w:t>
      </w:r>
      <w:r w:rsidR="00CC57EE">
        <w:rPr>
          <w:color w:val="000000" w:themeColor="text1"/>
        </w:rPr>
        <w:t xml:space="preserve">variables </w:t>
      </w:r>
      <w:r>
        <w:rPr>
          <w:color w:val="000000" w:themeColor="text1"/>
        </w:rPr>
        <w:t>were centered at the median. Splines were used if a suitable polynomial form was not found. Once a candidate final model was developed</w:t>
      </w:r>
      <w:r w:rsidR="003B2D40">
        <w:rPr>
          <w:color w:val="000000" w:themeColor="text1"/>
        </w:rPr>
        <w:t>,</w:t>
      </w:r>
      <w:r>
        <w:rPr>
          <w:color w:val="000000" w:themeColor="text1"/>
        </w:rPr>
        <w:t xml:space="preserve"> we left out one variable at a time to see if any predictor could be dropped </w:t>
      </w:r>
      <w:r w:rsidRPr="005C594B">
        <w:rPr>
          <w:color w:val="000000" w:themeColor="text1"/>
        </w:rPr>
        <w:t>without affecting model fit and discrimination</w:t>
      </w:r>
      <w:r>
        <w:rPr>
          <w:color w:val="000000" w:themeColor="text1"/>
        </w:rPr>
        <w:t>.</w:t>
      </w:r>
    </w:p>
    <w:p w14:paraId="3B183A0F" w14:textId="1BC931FA" w:rsidR="00847D53" w:rsidRDefault="003B2D40" w:rsidP="00CC1E20">
      <w:pPr>
        <w:pStyle w:val="Doublespaced"/>
        <w:ind w:firstLine="720"/>
        <w:rPr>
          <w:color w:val="000000" w:themeColor="text1"/>
        </w:rPr>
      </w:pPr>
      <w:r w:rsidRPr="00CC1E20">
        <w:rPr>
          <w:color w:val="000000" w:themeColor="text1"/>
        </w:rPr>
        <w:t>To create scores, w</w:t>
      </w:r>
      <w:r w:rsidR="007C0ED4" w:rsidRPr="00CC1E20">
        <w:rPr>
          <w:color w:val="000000" w:themeColor="text1"/>
        </w:rPr>
        <w:t xml:space="preserve">e used regression coefficients, estimated in this sample, for VACS Index 1.0 (original index, categorical </w:t>
      </w:r>
      <w:r w:rsidR="00D36BD8" w:rsidRPr="00CC1E20">
        <w:rPr>
          <w:color w:val="000000" w:themeColor="text1"/>
        </w:rPr>
        <w:t>variables</w:t>
      </w:r>
      <w:r w:rsidR="007C0ED4" w:rsidRPr="00CC1E20">
        <w:rPr>
          <w:color w:val="000000" w:themeColor="text1"/>
        </w:rPr>
        <w:t>) and VACS Index 2.0 (additional predictors, continuous variables)</w:t>
      </w:r>
      <w:r w:rsidRPr="00CC1E20">
        <w:rPr>
          <w:color w:val="000000" w:themeColor="text1"/>
        </w:rPr>
        <w:t>. W</w:t>
      </w:r>
      <w:r w:rsidR="007C0ED4" w:rsidRPr="00CC1E20">
        <w:rPr>
          <w:color w:val="000000" w:themeColor="text1"/>
        </w:rPr>
        <w:t>e applied regression equations to each patient using their lab values and the model coefficients to create linear predictors for each index, which were then scaled to create scores of approximately 0 to 100.</w:t>
      </w:r>
      <w:r w:rsidRPr="00CC1E20">
        <w:rPr>
          <w:color w:val="000000" w:themeColor="text1"/>
        </w:rPr>
        <w:t xml:space="preserve"> </w:t>
      </w:r>
      <w:r w:rsidR="00847D53" w:rsidRPr="00CC1E20">
        <w:rPr>
          <w:color w:val="000000" w:themeColor="text1"/>
        </w:rPr>
        <w:t xml:space="preserve">To illustrate in a clinically meaningful way, we calculated scores using a range of plausible values (between lowest and highest included in the </w:t>
      </w:r>
      <w:r w:rsidR="00847D53" w:rsidRPr="00CC1E20">
        <w:rPr>
          <w:color w:val="000000" w:themeColor="text1"/>
        </w:rPr>
        <w:lastRenderedPageBreak/>
        <w:t xml:space="preserve">model) for each predictor, while setting all others to the median. The range of scores showed which predictors had the </w:t>
      </w:r>
      <w:r w:rsidR="001C21F9" w:rsidRPr="00CC1E20">
        <w:rPr>
          <w:color w:val="000000" w:themeColor="text1"/>
        </w:rPr>
        <w:t>greatest influence</w:t>
      </w:r>
      <w:r w:rsidR="00847D53" w:rsidRPr="00CC1E20">
        <w:rPr>
          <w:color w:val="000000" w:themeColor="text1"/>
        </w:rPr>
        <w:t>.</w:t>
      </w:r>
    </w:p>
    <w:p w14:paraId="2B7830C2" w14:textId="77777777" w:rsidR="00847D53" w:rsidRDefault="00847D53" w:rsidP="00C93289">
      <w:pPr>
        <w:pStyle w:val="Doublespaced"/>
        <w:ind w:firstLine="720"/>
        <w:rPr>
          <w:color w:val="000000" w:themeColor="text1"/>
        </w:rPr>
      </w:pPr>
    </w:p>
    <w:p w14:paraId="3CF35E1D" w14:textId="77777777" w:rsidR="005B7C68" w:rsidRPr="005B7C68" w:rsidRDefault="005B7C68" w:rsidP="00C93289">
      <w:pPr>
        <w:pStyle w:val="Doublespaced"/>
        <w:rPr>
          <w:b/>
          <w:color w:val="000000" w:themeColor="text1"/>
        </w:rPr>
      </w:pPr>
      <w:r w:rsidRPr="005B7C68">
        <w:rPr>
          <w:b/>
          <w:color w:val="000000" w:themeColor="text1"/>
        </w:rPr>
        <w:t>Validation of VACS Index 2.0</w:t>
      </w:r>
    </w:p>
    <w:p w14:paraId="5F6E5DFE" w14:textId="7731AC7A" w:rsidR="000004FE" w:rsidRDefault="005B7C68" w:rsidP="00C93289">
      <w:pPr>
        <w:pStyle w:val="Doublespaced"/>
        <w:rPr>
          <w:color w:val="000000" w:themeColor="text1"/>
        </w:rPr>
      </w:pPr>
      <w:r w:rsidRPr="00CE5848">
        <w:rPr>
          <w:color w:val="000000" w:themeColor="text1"/>
        </w:rPr>
        <w:t xml:space="preserve">We validated </w:t>
      </w:r>
      <w:r w:rsidR="007C0ED4">
        <w:rPr>
          <w:color w:val="000000" w:themeColor="text1"/>
        </w:rPr>
        <w:t xml:space="preserve">VACS Index 2.0 using data from </w:t>
      </w:r>
      <w:r w:rsidR="007F1A55" w:rsidRPr="00CE5848">
        <w:rPr>
          <w:color w:val="000000" w:themeColor="text1"/>
        </w:rPr>
        <w:t xml:space="preserve">ART-CC </w:t>
      </w:r>
      <w:r w:rsidR="007C0ED4">
        <w:rPr>
          <w:color w:val="000000" w:themeColor="text1"/>
        </w:rPr>
        <w:t>(</w:t>
      </w:r>
      <w:r w:rsidR="007F1A55" w:rsidRPr="00CE5848">
        <w:rPr>
          <w:color w:val="000000" w:themeColor="text1"/>
        </w:rPr>
        <w:t>described elsewhere</w:t>
      </w:r>
      <w:r w:rsidR="00853128">
        <w:rPr>
          <w:color w:val="000000" w:themeColor="text1"/>
        </w:rPr>
        <w:t xml:space="preserve"> </w:t>
      </w:r>
      <w:r w:rsidR="0075794D">
        <w:rPr>
          <w:color w:val="000000" w:themeColor="text1"/>
        </w:rPr>
        <w:fldChar w:fldCharType="begin">
          <w:fldData xml:space="preserve">PEVuZE5vdGU+PENpdGU+PEF1dGhvcj5NYXk8L0F1dGhvcj48WWVhcj4yMDE0PC9ZZWFyPjxSZWNO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=
</w:fldData>
        </w:fldChar>
      </w:r>
      <w:r w:rsidR="00A3326A">
        <w:rPr>
          <w:color w:val="000000" w:themeColor="text1"/>
        </w:rPr>
        <w:instrText xml:space="preserve"> ADDIN EN.CITE </w:instrText>
      </w:r>
      <w:r w:rsidR="00A3326A">
        <w:rPr>
          <w:color w:val="000000" w:themeColor="text1"/>
        </w:rPr>
        <w:fldChar w:fldCharType="begin">
          <w:fldData xml:space="preserve">PEVuZE5vdGU+PENpdGU+PEF1dGhvcj5NYXk8L0F1dGhvcj48WWVhcj4yMDE0PC9ZZWFyPjxSZWNO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=
</w:fldData>
        </w:fldChar>
      </w:r>
      <w:r w:rsidR="00A3326A">
        <w:rPr>
          <w:color w:val="000000" w:themeColor="text1"/>
        </w:rPr>
        <w:instrText xml:space="preserve"> ADDIN EN.CITE.DATA </w:instrText>
      </w:r>
      <w:r w:rsidR="00A3326A">
        <w:rPr>
          <w:color w:val="000000" w:themeColor="text1"/>
        </w:rPr>
      </w:r>
      <w:r w:rsidR="00A3326A">
        <w:rPr>
          <w:color w:val="000000" w:themeColor="text1"/>
        </w:rPr>
        <w:fldChar w:fldCharType="end"/>
      </w:r>
      <w:r w:rsidR="0075794D">
        <w:rPr>
          <w:color w:val="000000" w:themeColor="text1"/>
        </w:rPr>
      </w:r>
      <w:r w:rsidR="0075794D">
        <w:rPr>
          <w:color w:val="000000" w:themeColor="text1"/>
        </w:rPr>
        <w:fldChar w:fldCharType="separate"/>
      </w:r>
      <w:r w:rsidR="00A3326A">
        <w:rPr>
          <w:noProof/>
          <w:color w:val="000000" w:themeColor="text1"/>
        </w:rPr>
        <w:t>[31]</w:t>
      </w:r>
      <w:r w:rsidR="0075794D">
        <w:rPr>
          <w:color w:val="000000" w:themeColor="text1"/>
        </w:rPr>
        <w:fldChar w:fldCharType="end"/>
      </w:r>
      <w:r w:rsidR="007C0ED4">
        <w:rPr>
          <w:color w:val="000000" w:themeColor="text1"/>
        </w:rPr>
        <w:t>)</w:t>
      </w:r>
      <w:r w:rsidR="007F1A55" w:rsidRPr="00CE5848">
        <w:rPr>
          <w:color w:val="000000" w:themeColor="text1"/>
        </w:rPr>
        <w:t>,</w:t>
      </w:r>
      <w:r w:rsidR="005E0409" w:rsidRPr="00CE5848">
        <w:rPr>
          <w:color w:val="000000" w:themeColor="text1"/>
        </w:rPr>
        <w:t xml:space="preserve"> </w:t>
      </w:r>
      <w:r w:rsidR="007F1A55" w:rsidRPr="00CE5848">
        <w:rPr>
          <w:color w:val="000000" w:themeColor="text1"/>
        </w:rPr>
        <w:t xml:space="preserve">an international collaboration </w:t>
      </w:r>
      <w:r w:rsidR="00874B89">
        <w:rPr>
          <w:color w:val="000000" w:themeColor="text1"/>
        </w:rPr>
        <w:t>combining</w:t>
      </w:r>
      <w:r w:rsidR="007F1A55" w:rsidRPr="00CE5848">
        <w:rPr>
          <w:color w:val="000000" w:themeColor="text1"/>
        </w:rPr>
        <w:t xml:space="preserve"> data on </w:t>
      </w:r>
      <w:r w:rsidR="00AE6A6C" w:rsidRPr="00A80783">
        <w:rPr>
          <w:color w:val="000000" w:themeColor="text1"/>
        </w:rPr>
        <w:t>PWH</w:t>
      </w:r>
      <w:r w:rsidR="00AE6A6C">
        <w:rPr>
          <w:color w:val="000000" w:themeColor="text1"/>
        </w:rPr>
        <w:t xml:space="preserve"> from </w:t>
      </w:r>
      <w:r w:rsidR="007C0ED4">
        <w:rPr>
          <w:color w:val="000000" w:themeColor="text1"/>
        </w:rPr>
        <w:t xml:space="preserve">Europe and </w:t>
      </w:r>
      <w:r w:rsidR="00AE6A6C" w:rsidRPr="00AE6A6C">
        <w:rPr>
          <w:color w:val="000000" w:themeColor="text1"/>
        </w:rPr>
        <w:t>North America</w:t>
      </w:r>
      <w:r w:rsidR="006949E8">
        <w:rPr>
          <w:color w:val="000000" w:themeColor="text1"/>
        </w:rPr>
        <w:t xml:space="preserve">. </w:t>
      </w:r>
      <w:r w:rsidR="004C75A4">
        <w:rPr>
          <w:color w:val="000000" w:themeColor="text1"/>
        </w:rPr>
        <w:t>E</w:t>
      </w:r>
      <w:r w:rsidR="00AE6A6C">
        <w:rPr>
          <w:color w:val="000000" w:themeColor="text1"/>
        </w:rPr>
        <w:t xml:space="preserve">ligible cohorts </w:t>
      </w:r>
      <w:r w:rsidR="00AE6A6C" w:rsidRPr="00CE5848">
        <w:rPr>
          <w:color w:val="000000" w:themeColor="text1"/>
        </w:rPr>
        <w:t>contributed data</w:t>
      </w:r>
      <w:r w:rsidR="00AE6A6C">
        <w:rPr>
          <w:color w:val="000000" w:themeColor="text1"/>
        </w:rPr>
        <w:t xml:space="preserve"> on laboratory values of interest</w:t>
      </w:r>
      <w:r w:rsidR="00AE6A6C" w:rsidRPr="00CE5848">
        <w:rPr>
          <w:color w:val="000000" w:themeColor="text1"/>
        </w:rPr>
        <w:t xml:space="preserve"> and reported at least 40 deaths in such </w:t>
      </w:r>
      <w:r w:rsidR="00AE6A6C" w:rsidRPr="003D7C8C">
        <w:rPr>
          <w:color w:val="000000" w:themeColor="text1"/>
        </w:rPr>
        <w:t>patients</w:t>
      </w:r>
      <w:r w:rsidR="00AE6A6C" w:rsidRPr="00CE5848">
        <w:rPr>
          <w:color w:val="000000" w:themeColor="text1"/>
        </w:rPr>
        <w:t>.</w:t>
      </w:r>
      <w:r w:rsidR="003917FC">
        <w:rPr>
          <w:color w:val="000000" w:themeColor="text1"/>
        </w:rPr>
        <w:t xml:space="preserve"> </w:t>
      </w:r>
      <w:r w:rsidR="00077DC7">
        <w:rPr>
          <w:color w:val="000000" w:themeColor="text1"/>
        </w:rPr>
        <w:t>I</w:t>
      </w:r>
      <w:r w:rsidR="004C75A4">
        <w:rPr>
          <w:color w:val="000000" w:themeColor="text1"/>
        </w:rPr>
        <w:t xml:space="preserve">ncluded </w:t>
      </w:r>
      <w:r w:rsidR="00AF419B">
        <w:rPr>
          <w:color w:val="000000" w:themeColor="text1"/>
        </w:rPr>
        <w:t>cohorts were randomly assigned a letter from A thr</w:t>
      </w:r>
      <w:r w:rsidR="0033623E">
        <w:rPr>
          <w:color w:val="000000" w:themeColor="text1"/>
        </w:rPr>
        <w:t>ough</w:t>
      </w:r>
      <w:r w:rsidR="00AF419B">
        <w:rPr>
          <w:color w:val="000000" w:themeColor="text1"/>
        </w:rPr>
        <w:t xml:space="preserve"> I for anonymity</w:t>
      </w:r>
      <w:r w:rsidR="003917FC">
        <w:rPr>
          <w:color w:val="000000" w:themeColor="text1"/>
        </w:rPr>
        <w:t xml:space="preserve">. </w:t>
      </w:r>
      <w:r w:rsidR="007C0ED4">
        <w:rPr>
          <w:color w:val="000000" w:themeColor="text1"/>
        </w:rPr>
        <w:t xml:space="preserve">Patients </w:t>
      </w:r>
      <w:r w:rsidR="003B2D40">
        <w:rPr>
          <w:color w:val="000000" w:themeColor="text1"/>
        </w:rPr>
        <w:t xml:space="preserve">and laboratory values </w:t>
      </w:r>
      <w:r w:rsidR="007C0ED4">
        <w:rPr>
          <w:color w:val="000000" w:themeColor="text1"/>
        </w:rPr>
        <w:t>were selected using the same approach as described for VACS patients</w:t>
      </w:r>
      <w:r w:rsidR="00D8553C">
        <w:rPr>
          <w:color w:val="000000" w:themeColor="text1"/>
        </w:rPr>
        <w:t>, but without any limitation of values obtained during hospitalization</w:t>
      </w:r>
      <w:r w:rsidR="00235534">
        <w:rPr>
          <w:color w:val="000000" w:themeColor="text1"/>
        </w:rPr>
        <w:t xml:space="preserve"> (hospitalization dates were not available)</w:t>
      </w:r>
      <w:r w:rsidR="007C0ED4" w:rsidRPr="00813EF6">
        <w:rPr>
          <w:color w:val="000000" w:themeColor="text1"/>
        </w:rPr>
        <w:t>.</w:t>
      </w:r>
      <w:r w:rsidR="000004FE" w:rsidRPr="00813EF6">
        <w:rPr>
          <w:color w:val="000000" w:themeColor="text1"/>
        </w:rPr>
        <w:t xml:space="preserve"> </w:t>
      </w:r>
      <w:r w:rsidR="004C75A4">
        <w:rPr>
          <w:color w:val="000000" w:themeColor="text1"/>
        </w:rPr>
        <w:t>The proportion of v</w:t>
      </w:r>
      <w:r w:rsidR="000004FE" w:rsidRPr="00813EF6">
        <w:rPr>
          <w:color w:val="000000" w:themeColor="text1"/>
        </w:rPr>
        <w:t>isit dates with complete information varied</w:t>
      </w:r>
      <w:r w:rsidR="0000514C">
        <w:rPr>
          <w:color w:val="000000" w:themeColor="text1"/>
        </w:rPr>
        <w:t xml:space="preserve"> </w:t>
      </w:r>
      <w:r w:rsidR="000004FE" w:rsidRPr="00813EF6">
        <w:rPr>
          <w:color w:val="000000" w:themeColor="text1"/>
        </w:rPr>
        <w:t xml:space="preserve">between 5% </w:t>
      </w:r>
      <w:r w:rsidR="0000514C">
        <w:rPr>
          <w:color w:val="000000" w:themeColor="text1"/>
        </w:rPr>
        <w:t>and</w:t>
      </w:r>
      <w:r w:rsidR="000004FE" w:rsidRPr="00813EF6">
        <w:rPr>
          <w:color w:val="000000" w:themeColor="text1"/>
        </w:rPr>
        <w:t xml:space="preserve"> 8</w:t>
      </w:r>
      <w:r w:rsidR="008544B2">
        <w:rPr>
          <w:color w:val="000000" w:themeColor="text1"/>
        </w:rPr>
        <w:t>2</w:t>
      </w:r>
      <w:r w:rsidR="000004FE" w:rsidRPr="00813EF6">
        <w:rPr>
          <w:color w:val="000000" w:themeColor="text1"/>
        </w:rPr>
        <w:t>%</w:t>
      </w:r>
      <w:r w:rsidR="00D8553C">
        <w:rPr>
          <w:color w:val="000000" w:themeColor="text1"/>
        </w:rPr>
        <w:t xml:space="preserve"> </w:t>
      </w:r>
      <w:r w:rsidR="00D8553C" w:rsidRPr="00813EF6">
        <w:rPr>
          <w:color w:val="000000" w:themeColor="text1"/>
        </w:rPr>
        <w:t>by cohort</w:t>
      </w:r>
      <w:r w:rsidR="008544B2">
        <w:rPr>
          <w:color w:val="000000" w:themeColor="text1"/>
        </w:rPr>
        <w:t>. Those with linkage to an</w:t>
      </w:r>
      <w:r w:rsidR="008544B2" w:rsidRPr="008544B2">
        <w:rPr>
          <w:color w:val="000000" w:themeColor="text1"/>
        </w:rPr>
        <w:t xml:space="preserve"> </w:t>
      </w:r>
      <w:r w:rsidR="008544B2">
        <w:rPr>
          <w:color w:val="000000" w:themeColor="text1"/>
        </w:rPr>
        <w:t xml:space="preserve">electronic health record (EHR) had </w:t>
      </w:r>
      <w:r w:rsidR="004872FF">
        <w:rPr>
          <w:color w:val="000000" w:themeColor="text1"/>
        </w:rPr>
        <w:t xml:space="preserve">more </w:t>
      </w:r>
      <w:r w:rsidR="008544B2">
        <w:rPr>
          <w:color w:val="000000" w:themeColor="text1"/>
        </w:rPr>
        <w:t>complete data.</w:t>
      </w:r>
      <w:r w:rsidR="004B100E">
        <w:rPr>
          <w:color w:val="000000" w:themeColor="text1"/>
        </w:rPr>
        <w:t xml:space="preserve"> In</w:t>
      </w:r>
      <w:r w:rsidR="004B100E" w:rsidRPr="004B100E">
        <w:rPr>
          <w:color w:val="000000" w:themeColor="text1"/>
        </w:rPr>
        <w:t xml:space="preserve"> sensitivity analysis </w:t>
      </w:r>
      <w:r w:rsidR="004B100E">
        <w:rPr>
          <w:color w:val="000000" w:themeColor="text1"/>
        </w:rPr>
        <w:t xml:space="preserve">we </w:t>
      </w:r>
      <w:r w:rsidR="004B100E" w:rsidRPr="004B100E">
        <w:rPr>
          <w:color w:val="000000" w:themeColor="text1"/>
        </w:rPr>
        <w:t>compar</w:t>
      </w:r>
      <w:r w:rsidR="004B100E">
        <w:rPr>
          <w:color w:val="000000" w:themeColor="text1"/>
        </w:rPr>
        <w:t>ed</w:t>
      </w:r>
      <w:r w:rsidR="004B100E" w:rsidRPr="004B100E">
        <w:rPr>
          <w:color w:val="000000" w:themeColor="text1"/>
        </w:rPr>
        <w:t xml:space="preserve"> </w:t>
      </w:r>
      <w:r w:rsidR="004B100E">
        <w:rPr>
          <w:color w:val="000000" w:themeColor="text1"/>
        </w:rPr>
        <w:t>discrimination between cohorts</w:t>
      </w:r>
      <w:r w:rsidR="004B100E" w:rsidRPr="004B100E">
        <w:rPr>
          <w:color w:val="000000" w:themeColor="text1"/>
        </w:rPr>
        <w:t xml:space="preserve"> with at least 50% completeness to those with less than 50%. </w:t>
      </w:r>
    </w:p>
    <w:p w14:paraId="2818C2D9" w14:textId="66C8E62B" w:rsidR="007C0ED4" w:rsidRDefault="003B2D40" w:rsidP="00C93289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U</w:t>
      </w:r>
      <w:r w:rsidR="007C0ED4">
        <w:rPr>
          <w:color w:val="000000" w:themeColor="text1"/>
        </w:rPr>
        <w:t>sing VACS Index scores</w:t>
      </w:r>
      <w:r>
        <w:rPr>
          <w:color w:val="000000" w:themeColor="text1"/>
        </w:rPr>
        <w:t xml:space="preserve"> </w:t>
      </w:r>
      <w:r w:rsidR="007C0ED4">
        <w:rPr>
          <w:color w:val="000000" w:themeColor="text1"/>
        </w:rPr>
        <w:t xml:space="preserve">as predictors </w:t>
      </w:r>
      <w:r>
        <w:rPr>
          <w:color w:val="000000" w:themeColor="text1"/>
        </w:rPr>
        <w:t>we</w:t>
      </w:r>
      <w:r w:rsidR="007C0ED4">
        <w:rPr>
          <w:color w:val="000000" w:themeColor="text1"/>
        </w:rPr>
        <w:t xml:space="preserve"> </w:t>
      </w:r>
      <w:r w:rsidR="007C0ED4" w:rsidRPr="00CE5848">
        <w:rPr>
          <w:color w:val="000000" w:themeColor="text1"/>
        </w:rPr>
        <w:t xml:space="preserve">compared </w:t>
      </w:r>
      <w:r w:rsidR="00EC42CA">
        <w:rPr>
          <w:color w:val="000000" w:themeColor="text1"/>
        </w:rPr>
        <w:t xml:space="preserve">performance </w:t>
      </w:r>
      <w:r w:rsidR="007C0ED4">
        <w:rPr>
          <w:color w:val="000000" w:themeColor="text1"/>
        </w:rPr>
        <w:t>in VACS and ART-CC</w:t>
      </w:r>
      <w:r w:rsidR="00C93EA4">
        <w:rPr>
          <w:color w:val="000000" w:themeColor="text1"/>
        </w:rPr>
        <w:t xml:space="preserve"> (overall and by cohort)</w:t>
      </w:r>
      <w:r w:rsidR="007C0ED4">
        <w:rPr>
          <w:color w:val="000000" w:themeColor="text1"/>
        </w:rPr>
        <w:t xml:space="preserve">. We evaluated discrimination using </w:t>
      </w:r>
      <w:r w:rsidR="007C0ED4" w:rsidRPr="00CE5848">
        <w:rPr>
          <w:color w:val="000000" w:themeColor="text1"/>
        </w:rPr>
        <w:t>c-statistics</w:t>
      </w:r>
      <w:r w:rsidR="007D26DF">
        <w:rPr>
          <w:color w:val="000000" w:themeColor="text1"/>
        </w:rPr>
        <w:t xml:space="preserve">, hazard ratios per 5-unit increase in VACS </w:t>
      </w:r>
      <w:r w:rsidR="00EC42CA">
        <w:rPr>
          <w:color w:val="000000" w:themeColor="text1"/>
        </w:rPr>
        <w:t xml:space="preserve">Index </w:t>
      </w:r>
      <w:r w:rsidR="007D26DF">
        <w:rPr>
          <w:color w:val="000000" w:themeColor="text1"/>
        </w:rPr>
        <w:t>2.0 score</w:t>
      </w:r>
      <w:r w:rsidR="00EC42CA">
        <w:rPr>
          <w:color w:val="000000" w:themeColor="text1"/>
        </w:rPr>
        <w:t xml:space="preserve"> in Cox models</w:t>
      </w:r>
      <w:r w:rsidR="007D26DF">
        <w:rPr>
          <w:color w:val="000000" w:themeColor="text1"/>
        </w:rPr>
        <w:t>,</w:t>
      </w:r>
      <w:r w:rsidR="007C0ED4">
        <w:rPr>
          <w:color w:val="000000" w:themeColor="text1"/>
        </w:rPr>
        <w:t xml:space="preserve"> and </w:t>
      </w:r>
      <w:r w:rsidR="007C0ED4" w:rsidRPr="00CE5848">
        <w:rPr>
          <w:color w:val="000000" w:themeColor="text1"/>
        </w:rPr>
        <w:t>Kaplan-Meier (KM) plots by decile</w:t>
      </w:r>
      <w:r w:rsidR="00153663">
        <w:rPr>
          <w:color w:val="000000" w:themeColor="text1"/>
        </w:rPr>
        <w:t xml:space="preserve"> </w:t>
      </w:r>
      <w:r w:rsidR="007C0ED4" w:rsidRPr="00CE5848">
        <w:rPr>
          <w:color w:val="000000" w:themeColor="text1"/>
        </w:rPr>
        <w:t>of risk</w:t>
      </w:r>
      <w:r w:rsidR="00153663">
        <w:rPr>
          <w:color w:val="000000" w:themeColor="text1"/>
        </w:rPr>
        <w:t xml:space="preserve"> (customized for VACS and ART-CC to have equal number of deaths per decile)</w:t>
      </w:r>
      <w:r w:rsidR="007C0ED4">
        <w:rPr>
          <w:color w:val="000000" w:themeColor="text1"/>
        </w:rPr>
        <w:t>.</w:t>
      </w:r>
      <w:r w:rsidR="00EC42CA">
        <w:rPr>
          <w:color w:val="000000" w:themeColor="text1"/>
        </w:rPr>
        <w:t xml:space="preserve"> </w:t>
      </w:r>
      <w:r w:rsidR="001A5847">
        <w:rPr>
          <w:color w:val="000000" w:themeColor="text1"/>
        </w:rPr>
        <w:t xml:space="preserve">We </w:t>
      </w:r>
      <w:r w:rsidR="001A5847" w:rsidRPr="001A5847">
        <w:rPr>
          <w:color w:val="000000" w:themeColor="text1"/>
        </w:rPr>
        <w:t xml:space="preserve">evaluated discrimination at varying lengths of follow-up (30 days, 90 days, 6 months, 1, 2, 3, 4 and 5 years) using fixed weights from 5-year outcome models developed in VACS. </w:t>
      </w:r>
    </w:p>
    <w:p w14:paraId="58F7D60C" w14:textId="77777777" w:rsidR="0079208D" w:rsidRDefault="0079208D" w:rsidP="00C93289">
      <w:pPr>
        <w:pStyle w:val="Doublespaced"/>
        <w:rPr>
          <w:color w:val="000000" w:themeColor="text1"/>
        </w:rPr>
      </w:pPr>
    </w:p>
    <w:p w14:paraId="36DB74AF" w14:textId="77777777" w:rsidR="005B7C68" w:rsidRPr="005B7C68" w:rsidRDefault="005B7C68" w:rsidP="00C93289">
      <w:pPr>
        <w:pStyle w:val="Doublespaced"/>
        <w:rPr>
          <w:b/>
          <w:color w:val="000000" w:themeColor="text1"/>
        </w:rPr>
      </w:pPr>
      <w:r w:rsidRPr="005B7C68">
        <w:rPr>
          <w:b/>
          <w:color w:val="000000" w:themeColor="text1"/>
        </w:rPr>
        <w:t xml:space="preserve">Performance across subgroups </w:t>
      </w:r>
    </w:p>
    <w:p w14:paraId="1C182DC0" w14:textId="776C7A6E" w:rsidR="005F727D" w:rsidRDefault="00D1616B" w:rsidP="00C93289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Finally, d</w:t>
      </w:r>
      <w:r w:rsidR="0053291A" w:rsidRPr="00CE5848">
        <w:rPr>
          <w:color w:val="000000" w:themeColor="text1"/>
        </w:rPr>
        <w:t xml:space="preserve">evelopment and validation datasets were combined to evaluate performance </w:t>
      </w:r>
      <w:r w:rsidR="00C93EA4">
        <w:rPr>
          <w:color w:val="000000" w:themeColor="text1"/>
        </w:rPr>
        <w:t xml:space="preserve">in </w:t>
      </w:r>
      <w:r w:rsidR="0053291A" w:rsidRPr="00CE5848">
        <w:rPr>
          <w:color w:val="000000" w:themeColor="text1"/>
        </w:rPr>
        <w:t>subgroups [women</w:t>
      </w:r>
      <w:r w:rsidR="004E6C89">
        <w:rPr>
          <w:color w:val="000000" w:themeColor="text1"/>
        </w:rPr>
        <w:t>;</w:t>
      </w:r>
      <w:r w:rsidR="0053291A" w:rsidRPr="00CE5848">
        <w:rPr>
          <w:color w:val="000000" w:themeColor="text1"/>
        </w:rPr>
        <w:t xml:space="preserve"> those with HIV-1 RNA&lt;500 copies</w:t>
      </w:r>
      <w:r w:rsidR="00EE17B0">
        <w:rPr>
          <w:color w:val="000000" w:themeColor="text1"/>
        </w:rPr>
        <w:t>/mL</w:t>
      </w:r>
      <w:r w:rsidR="004E6C89">
        <w:rPr>
          <w:color w:val="000000" w:themeColor="text1"/>
        </w:rPr>
        <w:t>;</w:t>
      </w:r>
      <w:r w:rsidR="0053291A" w:rsidRPr="00CE5848">
        <w:rPr>
          <w:color w:val="000000" w:themeColor="text1"/>
        </w:rPr>
        <w:t xml:space="preserve"> HCV co</w:t>
      </w:r>
      <w:r w:rsidR="006406A8">
        <w:rPr>
          <w:color w:val="000000" w:themeColor="text1"/>
        </w:rPr>
        <w:t>-</w:t>
      </w:r>
      <w:r w:rsidR="0053291A" w:rsidRPr="00CE5848">
        <w:rPr>
          <w:color w:val="000000" w:themeColor="text1"/>
        </w:rPr>
        <w:t>infected patients</w:t>
      </w:r>
      <w:r w:rsidR="004E6C89">
        <w:rPr>
          <w:color w:val="000000" w:themeColor="text1"/>
        </w:rPr>
        <w:t xml:space="preserve">; and low-risk patients </w:t>
      </w:r>
      <w:r w:rsidR="0013783F">
        <w:rPr>
          <w:color w:val="000000" w:themeColor="text1"/>
        </w:rPr>
        <w:t>(</w:t>
      </w:r>
      <w:r w:rsidR="004E6C89">
        <w:rPr>
          <w:color w:val="000000" w:themeColor="text1"/>
        </w:rPr>
        <w:t>a</w:t>
      </w:r>
      <w:r w:rsidR="004E6C89" w:rsidRPr="007B05FD">
        <w:rPr>
          <w:color w:val="000000" w:themeColor="text1"/>
          <w:lang w:val="en-GB"/>
        </w:rPr>
        <w:t>ge &lt;50 years, CD4 ≥</w:t>
      </w:r>
      <w:r w:rsidR="004E6C89" w:rsidRPr="007B05FD">
        <w:rPr>
          <w:color w:val="000000" w:themeColor="text1"/>
        </w:rPr>
        <w:t>200 cells/mm</w:t>
      </w:r>
      <w:r w:rsidR="004E6C89" w:rsidRPr="00AE19FE">
        <w:rPr>
          <w:color w:val="000000" w:themeColor="text1"/>
          <w:vertAlign w:val="superscript"/>
        </w:rPr>
        <w:t>3</w:t>
      </w:r>
      <w:r w:rsidR="004E6C89" w:rsidRPr="007B05FD">
        <w:rPr>
          <w:color w:val="000000" w:themeColor="text1"/>
        </w:rPr>
        <w:t xml:space="preserve"> </w:t>
      </w:r>
      <w:r w:rsidR="004E6C89">
        <w:rPr>
          <w:color w:val="000000" w:themeColor="text1"/>
          <w:lang w:val="en-GB"/>
        </w:rPr>
        <w:t xml:space="preserve">and </w:t>
      </w:r>
      <w:r w:rsidR="004E6C89" w:rsidRPr="007B05FD">
        <w:rPr>
          <w:color w:val="000000" w:themeColor="text1"/>
          <w:lang w:val="en-GB"/>
        </w:rPr>
        <w:t>HIV-1 RNA ≤500</w:t>
      </w:r>
      <w:r w:rsidR="004E6C89">
        <w:rPr>
          <w:color w:val="000000" w:themeColor="text1"/>
          <w:lang w:val="en-GB"/>
        </w:rPr>
        <w:t xml:space="preserve"> copies</w:t>
      </w:r>
      <w:r w:rsidR="00EE17B0">
        <w:rPr>
          <w:color w:val="000000" w:themeColor="text1"/>
          <w:lang w:val="en-GB"/>
        </w:rPr>
        <w:t>/mL</w:t>
      </w:r>
      <w:r w:rsidR="0013783F">
        <w:rPr>
          <w:color w:val="000000" w:themeColor="text1"/>
          <w:lang w:val="en-GB"/>
        </w:rPr>
        <w:t>)</w:t>
      </w:r>
      <w:r w:rsidR="004C75A4">
        <w:rPr>
          <w:color w:val="000000" w:themeColor="text1"/>
          <w:lang w:val="en-GB"/>
        </w:rPr>
        <w:t>]</w:t>
      </w:r>
      <w:r w:rsidR="0053291A" w:rsidRPr="00CE5848">
        <w:rPr>
          <w:color w:val="000000" w:themeColor="text1"/>
        </w:rPr>
        <w:t>.</w:t>
      </w:r>
      <w:r w:rsidR="008F6047">
        <w:rPr>
          <w:color w:val="000000" w:themeColor="text1"/>
        </w:rPr>
        <w:t xml:space="preserve"> Those not </w:t>
      </w:r>
      <w:r w:rsidR="008F6047">
        <w:rPr>
          <w:color w:val="000000" w:themeColor="text1"/>
        </w:rPr>
        <w:lastRenderedPageBreak/>
        <w:t>meeting criteria for low</w:t>
      </w:r>
      <w:r>
        <w:rPr>
          <w:color w:val="000000" w:themeColor="text1"/>
        </w:rPr>
        <w:t>-</w:t>
      </w:r>
      <w:r w:rsidR="008F6047">
        <w:rPr>
          <w:color w:val="000000" w:themeColor="text1"/>
        </w:rPr>
        <w:t>risk were categorized as high</w:t>
      </w:r>
      <w:r>
        <w:rPr>
          <w:color w:val="000000" w:themeColor="text1"/>
        </w:rPr>
        <w:t>-</w:t>
      </w:r>
      <w:r w:rsidR="008F6047">
        <w:rPr>
          <w:color w:val="000000" w:themeColor="text1"/>
        </w:rPr>
        <w:t>risk</w:t>
      </w:r>
      <w:r w:rsidR="00E910C1">
        <w:rPr>
          <w:color w:val="000000" w:themeColor="text1"/>
        </w:rPr>
        <w:t>.</w:t>
      </w:r>
      <w:r w:rsidR="007B255E">
        <w:rPr>
          <w:color w:val="000000" w:themeColor="text1"/>
        </w:rPr>
        <w:t xml:space="preserve"> W</w:t>
      </w:r>
      <w:r w:rsidR="003B2D40">
        <w:rPr>
          <w:color w:val="000000" w:themeColor="text1"/>
        </w:rPr>
        <w:t xml:space="preserve">e </w:t>
      </w:r>
      <w:r w:rsidR="004C75A4">
        <w:rPr>
          <w:color w:val="000000" w:themeColor="text1"/>
        </w:rPr>
        <w:t xml:space="preserve">calculated </w:t>
      </w:r>
      <w:r w:rsidR="003B2D40">
        <w:rPr>
          <w:color w:val="000000" w:themeColor="text1"/>
        </w:rPr>
        <w:t>c-statistics and mortality rates in patients defined as low</w:t>
      </w:r>
      <w:r>
        <w:rPr>
          <w:color w:val="000000" w:themeColor="text1"/>
        </w:rPr>
        <w:t>-</w:t>
      </w:r>
      <w:r w:rsidR="003B2D40">
        <w:rPr>
          <w:color w:val="000000" w:themeColor="text1"/>
        </w:rPr>
        <w:t xml:space="preserve"> and high</w:t>
      </w:r>
      <w:r>
        <w:rPr>
          <w:color w:val="000000" w:themeColor="text1"/>
        </w:rPr>
        <w:t>-</w:t>
      </w:r>
      <w:r w:rsidR="003B2D40">
        <w:rPr>
          <w:color w:val="000000" w:themeColor="text1"/>
        </w:rPr>
        <w:t>risk as a function of VACS Index 2.0 score.</w:t>
      </w:r>
      <w:r w:rsidR="00D8553C">
        <w:rPr>
          <w:color w:val="000000" w:themeColor="text1"/>
        </w:rPr>
        <w:t xml:space="preserve"> </w:t>
      </w:r>
    </w:p>
    <w:p w14:paraId="669FDFDC" w14:textId="77777777" w:rsidR="00CD2572" w:rsidRPr="00CE5848" w:rsidRDefault="00CD2572" w:rsidP="007C0ED4">
      <w:pPr>
        <w:pStyle w:val="Doublespaced"/>
        <w:spacing w:line="360" w:lineRule="auto"/>
        <w:ind w:firstLine="720"/>
        <w:rPr>
          <w:color w:val="000000" w:themeColor="text1"/>
        </w:rPr>
      </w:pPr>
    </w:p>
    <w:p w14:paraId="1E5BF535" w14:textId="4F5B6FF2" w:rsidR="0015278A" w:rsidRPr="00CE5848" w:rsidRDefault="004502E2" w:rsidP="004502E2">
      <w:pPr>
        <w:spacing w:line="480" w:lineRule="auto"/>
        <w:ind w:firstLine="720"/>
        <w:jc w:val="both"/>
        <w:rPr>
          <w:color w:val="000000" w:themeColor="text1"/>
        </w:rPr>
      </w:pPr>
      <w:r w:rsidRPr="004502E2">
        <w:rPr>
          <w:color w:val="000000" w:themeColor="text1"/>
        </w:rPr>
        <w:t>We used SAS</w:t>
      </w:r>
      <w:r>
        <w:rPr>
          <w:color w:val="000000" w:themeColor="text1"/>
        </w:rPr>
        <w:t xml:space="preserve"> </w:t>
      </w:r>
      <w:r w:rsidRPr="004502E2">
        <w:rPr>
          <w:color w:val="000000" w:themeColor="text1"/>
        </w:rPr>
        <w:t>version 9.</w:t>
      </w:r>
      <w:r>
        <w:rPr>
          <w:color w:val="000000" w:themeColor="text1"/>
        </w:rPr>
        <w:t>4</w:t>
      </w:r>
      <w:r w:rsidRPr="004502E2">
        <w:rPr>
          <w:color w:val="000000" w:themeColor="text1"/>
        </w:rPr>
        <w:t xml:space="preserve"> (SAS Institute, Cary, </w:t>
      </w:r>
      <w:r w:rsidR="00BD7A8F">
        <w:rPr>
          <w:color w:val="000000" w:themeColor="text1"/>
        </w:rPr>
        <w:t>NC</w:t>
      </w:r>
      <w:r w:rsidRPr="004502E2">
        <w:rPr>
          <w:color w:val="000000" w:themeColor="text1"/>
        </w:rPr>
        <w:t>, USA)</w:t>
      </w:r>
      <w:r>
        <w:rPr>
          <w:color w:val="000000" w:themeColor="text1"/>
        </w:rPr>
        <w:t xml:space="preserve"> </w:t>
      </w:r>
      <w:r w:rsidRPr="004502E2">
        <w:rPr>
          <w:color w:val="000000" w:themeColor="text1"/>
        </w:rPr>
        <w:t xml:space="preserve">for all analyses, except </w:t>
      </w:r>
      <w:r w:rsidR="004C75A4">
        <w:rPr>
          <w:color w:val="000000" w:themeColor="text1"/>
        </w:rPr>
        <w:t xml:space="preserve">that </w:t>
      </w:r>
      <w:r w:rsidRPr="004502E2">
        <w:rPr>
          <w:color w:val="000000" w:themeColor="text1"/>
        </w:rPr>
        <w:t>calculation of Harrell’s c-statistic</w:t>
      </w:r>
      <w:r>
        <w:rPr>
          <w:color w:val="000000" w:themeColor="text1"/>
        </w:rPr>
        <w:t xml:space="preserve"> </w:t>
      </w:r>
      <w:r w:rsidRPr="004502E2">
        <w:rPr>
          <w:color w:val="000000" w:themeColor="text1"/>
        </w:rPr>
        <w:t>used Stata version 1</w:t>
      </w:r>
      <w:r>
        <w:rPr>
          <w:color w:val="000000" w:themeColor="text1"/>
        </w:rPr>
        <w:t>4</w:t>
      </w:r>
      <w:r w:rsidRPr="004502E2">
        <w:rPr>
          <w:color w:val="000000" w:themeColor="text1"/>
        </w:rPr>
        <w:t xml:space="preserve"> (Stata Corp., College Station,</w:t>
      </w:r>
      <w:r w:rsidR="00570D7B">
        <w:rPr>
          <w:color w:val="000000" w:themeColor="text1"/>
        </w:rPr>
        <w:t xml:space="preserve"> T</w:t>
      </w:r>
      <w:r w:rsidR="00BD7A8F">
        <w:rPr>
          <w:color w:val="000000" w:themeColor="text1"/>
        </w:rPr>
        <w:t>X</w:t>
      </w:r>
      <w:r w:rsidRPr="004502E2">
        <w:rPr>
          <w:color w:val="000000" w:themeColor="text1"/>
        </w:rPr>
        <w:t>, USA).</w:t>
      </w:r>
      <w:r w:rsidR="005B7C68">
        <w:rPr>
          <w:color w:val="000000" w:themeColor="text1"/>
        </w:rPr>
        <w:t xml:space="preserve"> </w:t>
      </w:r>
      <w:r w:rsidR="005B7C68" w:rsidRPr="00CE5848">
        <w:rPr>
          <w:color w:val="000000" w:themeColor="text1"/>
        </w:rPr>
        <w:t>Institutional review boards from each cohort approved analysis of routinely collected data.</w:t>
      </w:r>
    </w:p>
    <w:p w14:paraId="48DAB683" w14:textId="77777777" w:rsidR="000F56A3" w:rsidRDefault="000F56A3">
      <w:pPr>
        <w:spacing w:after="200" w:line="276" w:lineRule="auto"/>
        <w:rPr>
          <w:b/>
          <w:color w:val="000000" w:themeColor="text1"/>
        </w:rPr>
      </w:pPr>
    </w:p>
    <w:p w14:paraId="0998ABA4" w14:textId="77777777" w:rsidR="00F511E7" w:rsidRPr="005B7C68" w:rsidRDefault="009D47A5" w:rsidP="000F56A3">
      <w:pPr>
        <w:spacing w:after="200" w:line="480" w:lineRule="auto"/>
        <w:rPr>
          <w:b/>
          <w:color w:val="000000" w:themeColor="text1"/>
          <w:sz w:val="28"/>
          <w:szCs w:val="28"/>
        </w:rPr>
      </w:pPr>
      <w:r w:rsidRPr="005B7C68">
        <w:rPr>
          <w:b/>
          <w:color w:val="000000" w:themeColor="text1"/>
          <w:sz w:val="28"/>
          <w:szCs w:val="28"/>
        </w:rPr>
        <w:t xml:space="preserve">Results </w:t>
      </w:r>
    </w:p>
    <w:p w14:paraId="40FD6335" w14:textId="7438D032" w:rsidR="00F511E7" w:rsidRPr="00CE5848" w:rsidRDefault="00AC1BDA" w:rsidP="004B3D48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Half the randomly selected visit dates were in 2010 and later (Table 1). </w:t>
      </w:r>
      <w:r w:rsidR="00F511E7" w:rsidRPr="00CE5848">
        <w:rPr>
          <w:color w:val="000000" w:themeColor="text1"/>
        </w:rPr>
        <w:t>Among 28,390 VACS patients there were 7,293 deaths (7.2 per 100 person</w:t>
      </w:r>
      <w:r w:rsidR="007B05FD">
        <w:rPr>
          <w:color w:val="000000" w:themeColor="text1"/>
        </w:rPr>
        <w:t>-</w:t>
      </w:r>
      <w:r w:rsidR="00F511E7" w:rsidRPr="00CE5848">
        <w:rPr>
          <w:color w:val="000000" w:themeColor="text1"/>
        </w:rPr>
        <w:t>years (PY))</w:t>
      </w:r>
      <w:r w:rsidR="00463557">
        <w:rPr>
          <w:color w:val="000000" w:themeColor="text1"/>
        </w:rPr>
        <w:t>; 39% occurred in the first year of follow-up</w:t>
      </w:r>
      <w:r w:rsidR="00F511E7" w:rsidRPr="00CE5848">
        <w:rPr>
          <w:color w:val="000000" w:themeColor="text1"/>
        </w:rPr>
        <w:t xml:space="preserve">. Median time on ART </w:t>
      </w:r>
      <w:r w:rsidR="009A76BB">
        <w:rPr>
          <w:color w:val="000000" w:themeColor="text1"/>
        </w:rPr>
        <w:t xml:space="preserve">at </w:t>
      </w:r>
      <w:r w:rsidR="00F511E7" w:rsidRPr="00CE5848">
        <w:rPr>
          <w:color w:val="000000" w:themeColor="text1"/>
        </w:rPr>
        <w:t>the random visit date was 4.</w:t>
      </w:r>
      <w:r w:rsidR="00BF1B5B">
        <w:rPr>
          <w:color w:val="000000" w:themeColor="text1"/>
        </w:rPr>
        <w:t>2</w:t>
      </w:r>
      <w:r w:rsidR="00F511E7" w:rsidRPr="00CE5848">
        <w:rPr>
          <w:color w:val="000000" w:themeColor="text1"/>
        </w:rPr>
        <w:t xml:space="preserve"> years; </w:t>
      </w:r>
      <w:r w:rsidR="00BA4923">
        <w:rPr>
          <w:color w:val="000000" w:themeColor="text1"/>
        </w:rPr>
        <w:t xml:space="preserve">subsequent </w:t>
      </w:r>
      <w:r w:rsidR="00F511E7" w:rsidRPr="00CE5848">
        <w:rPr>
          <w:color w:val="000000" w:themeColor="text1"/>
        </w:rPr>
        <w:t>median follow-up was 4.1 years.</w:t>
      </w:r>
      <w:r w:rsidR="007B05FD">
        <w:rPr>
          <w:color w:val="000000" w:themeColor="text1"/>
        </w:rPr>
        <w:t xml:space="preserve"> A</w:t>
      </w:r>
      <w:r w:rsidR="007B05FD" w:rsidRPr="00CE5848">
        <w:rPr>
          <w:color w:val="000000" w:themeColor="text1"/>
        </w:rPr>
        <w:t>mong 12,109 ART-CC patients</w:t>
      </w:r>
      <w:r w:rsidR="007B05FD">
        <w:rPr>
          <w:color w:val="000000" w:themeColor="text1"/>
        </w:rPr>
        <w:t xml:space="preserve"> there were</w:t>
      </w:r>
      <w:r w:rsidR="007B05FD" w:rsidRPr="00CE5848">
        <w:rPr>
          <w:color w:val="000000" w:themeColor="text1"/>
        </w:rPr>
        <w:t xml:space="preserve"> 722 deaths (2.0 per 100 PY, ranging 1.2 to 4.5 by cohort)</w:t>
      </w:r>
      <w:r w:rsidR="00463557">
        <w:rPr>
          <w:color w:val="000000" w:themeColor="text1"/>
        </w:rPr>
        <w:t>; 44% occurred in the first year.</w:t>
      </w:r>
      <w:r w:rsidR="007B05FD" w:rsidRPr="00CE5848">
        <w:rPr>
          <w:color w:val="000000" w:themeColor="text1"/>
        </w:rPr>
        <w:t xml:space="preserve"> </w:t>
      </w:r>
      <w:r w:rsidR="00BF1B5B">
        <w:rPr>
          <w:color w:val="000000" w:themeColor="text1"/>
        </w:rPr>
        <w:t>Median time on ART was 4.2 years, median follow-up was 3.2 years.</w:t>
      </w:r>
      <w:r w:rsidR="00BF1B5B">
        <w:rPr>
          <w:rFonts w:ascii="Courier New" w:hAnsi="Courier New" w:cs="Courier New"/>
          <w:color w:val="008000"/>
          <w:szCs w:val="20"/>
          <w:shd w:val="clear" w:color="auto" w:fill="FFFFFF"/>
        </w:rPr>
        <w:t xml:space="preserve"> </w:t>
      </w:r>
      <w:r w:rsidR="007B05FD" w:rsidRPr="00CE5848">
        <w:rPr>
          <w:color w:val="000000" w:themeColor="text1"/>
        </w:rPr>
        <w:t xml:space="preserve">Compared to ART-CC, VACS patients were older (median </w:t>
      </w:r>
      <w:r w:rsidR="006E6899">
        <w:rPr>
          <w:color w:val="000000" w:themeColor="text1"/>
        </w:rPr>
        <w:t>5</w:t>
      </w:r>
      <w:r w:rsidR="007B05FD" w:rsidRPr="00CE5848">
        <w:rPr>
          <w:color w:val="000000" w:themeColor="text1"/>
        </w:rPr>
        <w:t xml:space="preserve">3 vs </w:t>
      </w:r>
      <w:r w:rsidR="00347EC2">
        <w:rPr>
          <w:color w:val="000000" w:themeColor="text1"/>
        </w:rPr>
        <w:t>4</w:t>
      </w:r>
      <w:r w:rsidR="007B05FD" w:rsidRPr="00CE5848">
        <w:rPr>
          <w:color w:val="000000" w:themeColor="text1"/>
        </w:rPr>
        <w:t>3</w:t>
      </w:r>
      <w:r w:rsidR="0016339C">
        <w:rPr>
          <w:color w:val="000000" w:themeColor="text1"/>
        </w:rPr>
        <w:t xml:space="preserve"> years</w:t>
      </w:r>
      <w:r w:rsidR="007B05FD" w:rsidRPr="00CE5848">
        <w:rPr>
          <w:color w:val="000000" w:themeColor="text1"/>
        </w:rPr>
        <w:t>)</w:t>
      </w:r>
      <w:r w:rsidR="007B05FD">
        <w:rPr>
          <w:color w:val="000000" w:themeColor="text1"/>
        </w:rPr>
        <w:t>, more likely to be male (</w:t>
      </w:r>
      <w:r w:rsidR="00EE6FAF">
        <w:rPr>
          <w:color w:val="000000" w:themeColor="text1"/>
        </w:rPr>
        <w:t>98</w:t>
      </w:r>
      <w:r w:rsidR="007B05FD">
        <w:rPr>
          <w:color w:val="000000" w:themeColor="text1"/>
        </w:rPr>
        <w:t>%</w:t>
      </w:r>
      <w:r w:rsidR="00347EC2">
        <w:rPr>
          <w:color w:val="000000" w:themeColor="text1"/>
        </w:rPr>
        <w:t xml:space="preserve"> vs 74%</w:t>
      </w:r>
      <w:r w:rsidR="007B05FD">
        <w:rPr>
          <w:color w:val="000000" w:themeColor="text1"/>
        </w:rPr>
        <w:t>)</w:t>
      </w:r>
      <w:r w:rsidR="007B05FD" w:rsidRPr="00CE5848">
        <w:rPr>
          <w:color w:val="000000" w:themeColor="text1"/>
        </w:rPr>
        <w:t xml:space="preserve"> and more likely to </w:t>
      </w:r>
      <w:r w:rsidR="007B05FD">
        <w:rPr>
          <w:color w:val="000000" w:themeColor="text1"/>
        </w:rPr>
        <w:t xml:space="preserve">have </w:t>
      </w:r>
      <w:r w:rsidR="007B05FD" w:rsidRPr="00CE5848">
        <w:rPr>
          <w:color w:val="000000" w:themeColor="text1"/>
        </w:rPr>
        <w:t>initiate</w:t>
      </w:r>
      <w:r w:rsidR="007B05FD">
        <w:rPr>
          <w:color w:val="000000" w:themeColor="text1"/>
        </w:rPr>
        <w:t>d</w:t>
      </w:r>
      <w:r w:rsidR="007B05FD" w:rsidRPr="00CE5848">
        <w:rPr>
          <w:color w:val="000000" w:themeColor="text1"/>
        </w:rPr>
        <w:t xml:space="preserve"> ART before 1999</w:t>
      </w:r>
      <w:r w:rsidR="007B05FD">
        <w:rPr>
          <w:color w:val="000000" w:themeColor="text1"/>
        </w:rPr>
        <w:t xml:space="preserve"> (Table 1)</w:t>
      </w:r>
      <w:r w:rsidR="007B05FD" w:rsidRPr="00CE5848">
        <w:rPr>
          <w:color w:val="000000" w:themeColor="text1"/>
        </w:rPr>
        <w:t>.</w:t>
      </w:r>
      <w:r w:rsidR="007B05FD">
        <w:rPr>
          <w:color w:val="000000" w:themeColor="text1"/>
        </w:rPr>
        <w:t xml:space="preserve"> </w:t>
      </w:r>
      <w:r w:rsidR="00347EC2">
        <w:rPr>
          <w:color w:val="000000" w:themeColor="text1"/>
        </w:rPr>
        <w:t xml:space="preserve">VACS </w:t>
      </w:r>
      <w:r w:rsidR="007B05FD">
        <w:rPr>
          <w:color w:val="000000" w:themeColor="text1"/>
        </w:rPr>
        <w:t xml:space="preserve">patients were </w:t>
      </w:r>
      <w:r w:rsidR="00347EC2">
        <w:rPr>
          <w:color w:val="000000" w:themeColor="text1"/>
        </w:rPr>
        <w:t xml:space="preserve">less </w:t>
      </w:r>
      <w:r w:rsidR="007B05FD">
        <w:rPr>
          <w:color w:val="000000" w:themeColor="text1"/>
        </w:rPr>
        <w:t>likely</w:t>
      </w:r>
      <w:r w:rsidR="00BF7BFE" w:rsidRPr="00BF7BFE">
        <w:rPr>
          <w:color w:val="000000" w:themeColor="text1"/>
        </w:rPr>
        <w:t xml:space="preserve"> </w:t>
      </w:r>
      <w:r w:rsidR="00BF7BFE">
        <w:rPr>
          <w:color w:val="000000" w:themeColor="text1"/>
        </w:rPr>
        <w:t xml:space="preserve">than </w:t>
      </w:r>
      <w:r w:rsidR="00347EC2">
        <w:rPr>
          <w:color w:val="000000" w:themeColor="text1"/>
        </w:rPr>
        <w:t xml:space="preserve">ART-CC </w:t>
      </w:r>
      <w:r w:rsidR="00BF7BFE">
        <w:rPr>
          <w:color w:val="000000" w:themeColor="text1"/>
        </w:rPr>
        <w:t>patients</w:t>
      </w:r>
      <w:r w:rsidR="007B05FD">
        <w:rPr>
          <w:color w:val="000000" w:themeColor="text1"/>
        </w:rPr>
        <w:t xml:space="preserve"> to be </w:t>
      </w:r>
      <w:r w:rsidR="006512B2">
        <w:rPr>
          <w:color w:val="000000" w:themeColor="text1"/>
        </w:rPr>
        <w:t>viral</w:t>
      </w:r>
      <w:r w:rsidR="007B05FD">
        <w:rPr>
          <w:color w:val="000000" w:themeColor="text1"/>
        </w:rPr>
        <w:t>ly suppressed (</w:t>
      </w:r>
      <w:r w:rsidR="00347EC2">
        <w:rPr>
          <w:color w:val="000000" w:themeColor="text1"/>
        </w:rPr>
        <w:t xml:space="preserve">76% vs </w:t>
      </w:r>
      <w:r w:rsidR="007B05FD">
        <w:rPr>
          <w:color w:val="000000" w:themeColor="text1"/>
        </w:rPr>
        <w:t xml:space="preserve">88%) </w:t>
      </w:r>
      <w:r w:rsidR="009A76BB">
        <w:rPr>
          <w:color w:val="000000" w:themeColor="text1"/>
        </w:rPr>
        <w:t xml:space="preserve">or </w:t>
      </w:r>
      <w:r w:rsidR="00674FDA">
        <w:rPr>
          <w:color w:val="000000" w:themeColor="text1"/>
        </w:rPr>
        <w:t>defined</w:t>
      </w:r>
      <w:r w:rsidR="006A4F5F">
        <w:rPr>
          <w:color w:val="000000" w:themeColor="text1"/>
        </w:rPr>
        <w:t xml:space="preserve"> as </w:t>
      </w:r>
      <w:r w:rsidR="0013783F">
        <w:rPr>
          <w:color w:val="000000" w:themeColor="text1"/>
        </w:rPr>
        <w:t>low-</w:t>
      </w:r>
      <w:r w:rsidR="007B05FD">
        <w:rPr>
          <w:color w:val="000000" w:themeColor="text1"/>
        </w:rPr>
        <w:t>risk (</w:t>
      </w:r>
      <w:r w:rsidR="00347EC2">
        <w:rPr>
          <w:color w:val="000000" w:themeColor="text1"/>
        </w:rPr>
        <w:t xml:space="preserve">24% vs </w:t>
      </w:r>
      <w:r w:rsidR="007B05FD">
        <w:rPr>
          <w:color w:val="000000" w:themeColor="text1"/>
        </w:rPr>
        <w:t>60%).</w:t>
      </w:r>
    </w:p>
    <w:p w14:paraId="53D3BDAC" w14:textId="26ECA3D6" w:rsidR="00C93EA4" w:rsidRDefault="00D9541C" w:rsidP="00CC1E20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In </w:t>
      </w:r>
      <w:r w:rsidR="00347EC2">
        <w:rPr>
          <w:color w:val="000000" w:themeColor="text1"/>
        </w:rPr>
        <w:t>VACS (</w:t>
      </w:r>
      <w:r w:rsidR="00497393">
        <w:rPr>
          <w:color w:val="000000" w:themeColor="text1"/>
        </w:rPr>
        <w:t>development</w:t>
      </w:r>
      <w:r w:rsidR="00347EC2">
        <w:rPr>
          <w:color w:val="000000" w:themeColor="text1"/>
        </w:rPr>
        <w:t>)</w:t>
      </w:r>
      <w:r>
        <w:rPr>
          <w:color w:val="000000" w:themeColor="text1"/>
        </w:rPr>
        <w:t xml:space="preserve"> data</w:t>
      </w:r>
      <w:r w:rsidR="00497393">
        <w:rPr>
          <w:color w:val="000000" w:themeColor="text1"/>
        </w:rPr>
        <w:t>, m</w:t>
      </w:r>
      <w:r w:rsidR="004423FC">
        <w:rPr>
          <w:color w:val="000000" w:themeColor="text1"/>
        </w:rPr>
        <w:t>odel fit and discrimination improved with addition of CD4:CD8</w:t>
      </w:r>
      <w:r w:rsidR="00056595">
        <w:rPr>
          <w:color w:val="000000" w:themeColor="text1"/>
        </w:rPr>
        <w:t xml:space="preserve"> ratio</w:t>
      </w:r>
      <w:r w:rsidR="004423FC">
        <w:rPr>
          <w:color w:val="000000" w:themeColor="text1"/>
        </w:rPr>
        <w:t>, BMI, albumin and WBC</w:t>
      </w:r>
      <w:r w:rsidR="009D7E0C">
        <w:rPr>
          <w:color w:val="000000" w:themeColor="text1"/>
        </w:rPr>
        <w:t>,</w:t>
      </w:r>
      <w:r w:rsidR="004423FC">
        <w:rPr>
          <w:color w:val="000000" w:themeColor="text1"/>
        </w:rPr>
        <w:t xml:space="preserve"> individually and in combination, compared to VACS Index </w:t>
      </w:r>
      <w:r w:rsidR="009C131A">
        <w:rPr>
          <w:color w:val="000000" w:themeColor="text1"/>
        </w:rPr>
        <w:t>1.0</w:t>
      </w:r>
      <w:r w:rsidR="009C560B">
        <w:rPr>
          <w:color w:val="000000" w:themeColor="text1"/>
        </w:rPr>
        <w:t xml:space="preserve"> (</w:t>
      </w:r>
      <w:r w:rsidR="00D329B3">
        <w:rPr>
          <w:color w:val="000000" w:themeColor="text1"/>
        </w:rPr>
        <w:t xml:space="preserve">Appendix </w:t>
      </w:r>
      <w:r w:rsidR="009C560B">
        <w:rPr>
          <w:color w:val="000000" w:themeColor="text1"/>
        </w:rPr>
        <w:t>Figure 1)</w:t>
      </w:r>
      <w:r w:rsidR="000F56A3">
        <w:rPr>
          <w:color w:val="000000" w:themeColor="text1"/>
        </w:rPr>
        <w:t xml:space="preserve">. </w:t>
      </w:r>
      <w:r w:rsidR="00F70054">
        <w:rPr>
          <w:color w:val="000000" w:themeColor="text1"/>
        </w:rPr>
        <w:t>However, r</w:t>
      </w:r>
      <w:r w:rsidR="004423FC">
        <w:rPr>
          <w:color w:val="000000" w:themeColor="text1"/>
        </w:rPr>
        <w:t>emoval of CD4:CD8</w:t>
      </w:r>
      <w:r w:rsidR="00056595">
        <w:rPr>
          <w:color w:val="000000" w:themeColor="text1"/>
        </w:rPr>
        <w:t xml:space="preserve"> ratio</w:t>
      </w:r>
      <w:r w:rsidR="00775D17">
        <w:rPr>
          <w:color w:val="000000" w:themeColor="text1"/>
        </w:rPr>
        <w:t xml:space="preserve"> from the candidate final model</w:t>
      </w:r>
      <w:r w:rsidR="00F70054">
        <w:rPr>
          <w:color w:val="000000" w:themeColor="text1"/>
        </w:rPr>
        <w:t xml:space="preserve"> </w:t>
      </w:r>
      <w:r w:rsidR="004423FC">
        <w:rPr>
          <w:color w:val="000000" w:themeColor="text1"/>
        </w:rPr>
        <w:t xml:space="preserve">did not </w:t>
      </w:r>
      <w:r w:rsidR="00F70054">
        <w:rPr>
          <w:color w:val="000000" w:themeColor="text1"/>
        </w:rPr>
        <w:t>decrease</w:t>
      </w:r>
      <w:r w:rsidR="004423FC">
        <w:rPr>
          <w:color w:val="000000" w:themeColor="text1"/>
        </w:rPr>
        <w:t xml:space="preserve"> performance so it was dropped. Prediction was not improved with addition of n</w:t>
      </w:r>
      <w:r w:rsidR="009D47A5" w:rsidRPr="00CE5848">
        <w:rPr>
          <w:color w:val="000000" w:themeColor="text1"/>
        </w:rPr>
        <w:t>adir CD4</w:t>
      </w:r>
      <w:r w:rsidR="004C482A">
        <w:rPr>
          <w:color w:val="000000" w:themeColor="text1"/>
        </w:rPr>
        <w:t xml:space="preserve"> or </w:t>
      </w:r>
      <w:r w:rsidR="004423FC">
        <w:rPr>
          <w:color w:val="000000" w:themeColor="text1"/>
        </w:rPr>
        <w:t>CD8</w:t>
      </w:r>
      <w:r w:rsidR="00347EC2">
        <w:rPr>
          <w:color w:val="000000" w:themeColor="text1"/>
        </w:rPr>
        <w:t xml:space="preserve"> count</w:t>
      </w:r>
      <w:r w:rsidR="004423FC">
        <w:rPr>
          <w:color w:val="000000" w:themeColor="text1"/>
        </w:rPr>
        <w:t xml:space="preserve">. </w:t>
      </w:r>
      <w:r w:rsidR="009D47A5" w:rsidRPr="00CE5848">
        <w:rPr>
          <w:color w:val="000000" w:themeColor="text1"/>
        </w:rPr>
        <w:t xml:space="preserve">WBC and ANC </w:t>
      </w:r>
      <w:r w:rsidR="004423FC">
        <w:rPr>
          <w:color w:val="000000" w:themeColor="text1"/>
        </w:rPr>
        <w:t xml:space="preserve">were highly correlated (r = 0.87) and </w:t>
      </w:r>
      <w:r w:rsidR="009D47A5" w:rsidRPr="00CE5848">
        <w:rPr>
          <w:color w:val="000000" w:themeColor="text1"/>
        </w:rPr>
        <w:t xml:space="preserve">performed equally </w:t>
      </w:r>
      <w:r w:rsidR="004423FC">
        <w:rPr>
          <w:color w:val="000000" w:themeColor="text1"/>
        </w:rPr>
        <w:t>well, but WBC was more widely available.</w:t>
      </w:r>
      <w:r w:rsidR="009D7E0C">
        <w:rPr>
          <w:color w:val="000000" w:themeColor="text1"/>
        </w:rPr>
        <w:t xml:space="preserve"> </w:t>
      </w:r>
      <w:r w:rsidR="004F73EE">
        <w:rPr>
          <w:color w:val="000000" w:themeColor="text1"/>
        </w:rPr>
        <w:t xml:space="preserve">The final </w:t>
      </w:r>
      <w:r w:rsidR="009C131A">
        <w:rPr>
          <w:color w:val="000000" w:themeColor="text1"/>
        </w:rPr>
        <w:t>VACS Index 2.0,</w:t>
      </w:r>
      <w:r w:rsidR="004F73EE">
        <w:rPr>
          <w:color w:val="000000" w:themeColor="text1"/>
        </w:rPr>
        <w:t xml:space="preserve"> </w:t>
      </w:r>
      <w:r w:rsidR="003931F4">
        <w:rPr>
          <w:color w:val="000000" w:themeColor="text1"/>
        </w:rPr>
        <w:t xml:space="preserve">using </w:t>
      </w:r>
      <w:r w:rsidR="003931F4" w:rsidRPr="004F73EE">
        <w:rPr>
          <w:color w:val="000000" w:themeColor="text1"/>
        </w:rPr>
        <w:t>continuous variables</w:t>
      </w:r>
      <w:r w:rsidR="003931F4">
        <w:rPr>
          <w:color w:val="000000" w:themeColor="text1"/>
        </w:rPr>
        <w:t xml:space="preserve">, </w:t>
      </w:r>
      <w:r w:rsidR="004F73EE">
        <w:rPr>
          <w:color w:val="000000" w:themeColor="text1"/>
        </w:rPr>
        <w:t xml:space="preserve">included all </w:t>
      </w:r>
      <w:r w:rsidR="009C131A">
        <w:rPr>
          <w:color w:val="000000" w:themeColor="text1"/>
        </w:rPr>
        <w:t xml:space="preserve">original </w:t>
      </w:r>
      <w:r w:rsidR="004F73EE">
        <w:rPr>
          <w:color w:val="000000" w:themeColor="text1"/>
        </w:rPr>
        <w:t xml:space="preserve">variables </w:t>
      </w:r>
      <w:r w:rsidR="009C131A">
        <w:rPr>
          <w:color w:val="000000" w:themeColor="text1"/>
        </w:rPr>
        <w:t>(</w:t>
      </w:r>
      <w:r w:rsidR="004F73EE" w:rsidRPr="004F73EE">
        <w:rPr>
          <w:color w:val="000000" w:themeColor="text1"/>
        </w:rPr>
        <w:t>age, CD4 count, HIV-1 RNA, hemoglobin, FIB</w:t>
      </w:r>
      <w:r w:rsidR="00E94DE4">
        <w:rPr>
          <w:color w:val="000000" w:themeColor="text1"/>
        </w:rPr>
        <w:t>-</w:t>
      </w:r>
      <w:r w:rsidR="004F73EE" w:rsidRPr="004F73EE">
        <w:rPr>
          <w:color w:val="000000" w:themeColor="text1"/>
        </w:rPr>
        <w:t xml:space="preserve">4, </w:t>
      </w:r>
      <w:r w:rsidR="001C73EE">
        <w:rPr>
          <w:color w:val="000000" w:themeColor="text1"/>
        </w:rPr>
        <w:t>e</w:t>
      </w:r>
      <w:r w:rsidR="004F73EE" w:rsidRPr="004F73EE">
        <w:rPr>
          <w:color w:val="000000" w:themeColor="text1"/>
        </w:rPr>
        <w:t>GFR</w:t>
      </w:r>
      <w:r w:rsidR="00F0207A">
        <w:rPr>
          <w:color w:val="000000" w:themeColor="text1"/>
        </w:rPr>
        <w:t>,</w:t>
      </w:r>
      <w:r w:rsidR="004F73EE" w:rsidRPr="004F73EE">
        <w:rPr>
          <w:color w:val="000000" w:themeColor="text1"/>
        </w:rPr>
        <w:t xml:space="preserve"> and </w:t>
      </w:r>
      <w:r w:rsidR="00CB6648">
        <w:rPr>
          <w:color w:val="000000" w:themeColor="text1"/>
        </w:rPr>
        <w:t xml:space="preserve">HCV </w:t>
      </w:r>
      <w:r w:rsidR="004F73EE" w:rsidRPr="004F73EE">
        <w:rPr>
          <w:color w:val="000000" w:themeColor="text1"/>
        </w:rPr>
        <w:t>status) plus albumin, WBC, and BMI</w:t>
      </w:r>
      <w:r w:rsidR="003931F4">
        <w:rPr>
          <w:color w:val="000000" w:themeColor="text1"/>
        </w:rPr>
        <w:t>.</w:t>
      </w:r>
      <w:r w:rsidR="009D7E0C">
        <w:rPr>
          <w:color w:val="000000" w:themeColor="text1"/>
        </w:rPr>
        <w:t xml:space="preserve"> </w:t>
      </w:r>
      <w:r w:rsidR="00077DC7">
        <w:rPr>
          <w:color w:val="000000" w:themeColor="text1"/>
        </w:rPr>
        <w:t>P</w:t>
      </w:r>
      <w:r w:rsidR="003931F4">
        <w:rPr>
          <w:color w:val="000000" w:themeColor="text1"/>
        </w:rPr>
        <w:t xml:space="preserve">olynomial </w:t>
      </w:r>
      <w:r w:rsidR="009C131A">
        <w:rPr>
          <w:color w:val="000000" w:themeColor="text1"/>
        </w:rPr>
        <w:t xml:space="preserve">forms </w:t>
      </w:r>
      <w:r w:rsidR="003931F4">
        <w:rPr>
          <w:color w:val="000000" w:themeColor="text1"/>
        </w:rPr>
        <w:t xml:space="preserve">were found for </w:t>
      </w:r>
      <w:r w:rsidR="003931F4">
        <w:rPr>
          <w:color w:val="000000" w:themeColor="text1"/>
        </w:rPr>
        <w:lastRenderedPageBreak/>
        <w:t>all variables except eGFR which was modeled using splines</w:t>
      </w:r>
      <w:r w:rsidR="001959AC">
        <w:rPr>
          <w:color w:val="000000" w:themeColor="text1"/>
        </w:rPr>
        <w:t xml:space="preserve"> (</w:t>
      </w:r>
      <w:r w:rsidR="003931F4">
        <w:rPr>
          <w:color w:val="000000" w:themeColor="text1"/>
        </w:rPr>
        <w:t>Appendix Table 1</w:t>
      </w:r>
      <w:r w:rsidR="001959AC">
        <w:rPr>
          <w:color w:val="000000" w:themeColor="text1"/>
        </w:rPr>
        <w:t>)</w:t>
      </w:r>
      <w:r w:rsidR="003931F4">
        <w:rPr>
          <w:color w:val="000000" w:themeColor="text1"/>
        </w:rPr>
        <w:t>.</w:t>
      </w:r>
      <w:r w:rsidR="00EC42CA">
        <w:rPr>
          <w:color w:val="000000" w:themeColor="text1"/>
        </w:rPr>
        <w:t xml:space="preserve"> </w:t>
      </w:r>
      <w:r w:rsidR="009B1D7B">
        <w:rPr>
          <w:color w:val="000000" w:themeColor="text1"/>
        </w:rPr>
        <w:t>Extending</w:t>
      </w:r>
      <w:r w:rsidR="00E74354">
        <w:rPr>
          <w:color w:val="000000" w:themeColor="text1"/>
        </w:rPr>
        <w:t xml:space="preserve"> last value carried forward </w:t>
      </w:r>
      <w:r w:rsidR="009B1D7B">
        <w:rPr>
          <w:color w:val="000000" w:themeColor="text1"/>
        </w:rPr>
        <w:t>time to one year provided &lt;3% additional visit dates or deaths, and all estimates were similar to those obtained using 180 days in the main analysis.</w:t>
      </w:r>
    </w:p>
    <w:p w14:paraId="7D204C04" w14:textId="104D4B3E" w:rsidR="00EC42CA" w:rsidRDefault="00EC42CA" w:rsidP="00CC1E20">
      <w:pPr>
        <w:pStyle w:val="Doublespaced"/>
        <w:ind w:firstLine="720"/>
        <w:rPr>
          <w:color w:val="000000" w:themeColor="text1"/>
        </w:rPr>
      </w:pPr>
      <w:r w:rsidRPr="00CC1E20">
        <w:rPr>
          <w:color w:val="000000" w:themeColor="text1"/>
        </w:rPr>
        <w:t>When scores</w:t>
      </w:r>
      <w:r w:rsidR="00077DC7">
        <w:rPr>
          <w:color w:val="000000" w:themeColor="text1"/>
        </w:rPr>
        <w:t xml:space="preserve"> were calculated</w:t>
      </w:r>
      <w:r w:rsidR="00195D3C">
        <w:rPr>
          <w:color w:val="000000" w:themeColor="text1"/>
        </w:rPr>
        <w:t xml:space="preserve"> </w:t>
      </w:r>
      <w:r w:rsidR="00077DC7">
        <w:rPr>
          <w:color w:val="000000" w:themeColor="text1"/>
        </w:rPr>
        <w:t>across a</w:t>
      </w:r>
      <w:r w:rsidR="009217E0" w:rsidRPr="00CC1E20">
        <w:rPr>
          <w:color w:val="000000" w:themeColor="text1"/>
        </w:rPr>
        <w:t xml:space="preserve"> plausible</w:t>
      </w:r>
      <w:r w:rsidRPr="00CC1E20">
        <w:rPr>
          <w:color w:val="000000" w:themeColor="text1"/>
        </w:rPr>
        <w:t xml:space="preserve"> range: </w:t>
      </w:r>
      <w:r w:rsidR="0036189B" w:rsidRPr="00CC1E20">
        <w:rPr>
          <w:color w:val="000000" w:themeColor="text1"/>
        </w:rPr>
        <w:t>age and albumin had the greatest influence</w:t>
      </w:r>
      <w:r w:rsidR="00B40A46">
        <w:rPr>
          <w:color w:val="000000" w:themeColor="text1"/>
        </w:rPr>
        <w:t>. To illustrate,</w:t>
      </w:r>
      <w:r w:rsidR="00B40A46" w:rsidRPr="00B40A46">
        <w:rPr>
          <w:color w:val="000000" w:themeColor="text1"/>
        </w:rPr>
        <w:t xml:space="preserve"> age 30 corresponds to 32 points and age 75 corresponds to 59 points, for a range of 27 points. An albumin of 2.0 g/dl corresponds to 65 points and 5.0 g/dl corresponds to 39 points, for a range of 26 points</w:t>
      </w:r>
      <w:r w:rsidR="00B40A46">
        <w:rPr>
          <w:color w:val="000000" w:themeColor="text1"/>
        </w:rPr>
        <w:t xml:space="preserve"> </w:t>
      </w:r>
      <w:r w:rsidR="00B40A46" w:rsidRPr="00CC1E20">
        <w:rPr>
          <w:color w:val="000000" w:themeColor="text1"/>
        </w:rPr>
        <w:t>(Appendix Table 2).</w:t>
      </w:r>
      <w:r w:rsidR="0036189B" w:rsidRPr="00CC1E20">
        <w:rPr>
          <w:color w:val="000000" w:themeColor="text1"/>
        </w:rPr>
        <w:t xml:space="preserve"> </w:t>
      </w:r>
      <w:r w:rsidRPr="00CC1E20">
        <w:rPr>
          <w:color w:val="000000" w:themeColor="text1"/>
        </w:rPr>
        <w:t>CD4 count (</w:t>
      </w:r>
      <w:r w:rsidR="0036189B" w:rsidRPr="00CC1E20">
        <w:rPr>
          <w:color w:val="000000" w:themeColor="text1"/>
        </w:rPr>
        <w:t>10-900</w:t>
      </w:r>
      <w:r w:rsidR="002E72B6">
        <w:rPr>
          <w:color w:val="000000" w:themeColor="text1"/>
        </w:rPr>
        <w:t xml:space="preserve"> </w:t>
      </w:r>
      <w:r w:rsidR="002E72B6" w:rsidRPr="002E72B6">
        <w:rPr>
          <w:color w:val="000000" w:themeColor="text1"/>
        </w:rPr>
        <w:t>cells/ul</w:t>
      </w:r>
      <w:r w:rsidRPr="00CC1E20">
        <w:rPr>
          <w:color w:val="000000" w:themeColor="text1"/>
        </w:rPr>
        <w:t xml:space="preserve">, </w:t>
      </w:r>
      <w:r w:rsidR="0036189B" w:rsidRPr="00CC1E20">
        <w:rPr>
          <w:color w:val="000000" w:themeColor="text1"/>
        </w:rPr>
        <w:t>23</w:t>
      </w:r>
      <w:r w:rsidRPr="00CC1E20">
        <w:rPr>
          <w:color w:val="000000" w:themeColor="text1"/>
        </w:rPr>
        <w:t xml:space="preserve"> points)</w:t>
      </w:r>
      <w:r w:rsidR="00C93EA4">
        <w:rPr>
          <w:color w:val="000000" w:themeColor="text1"/>
        </w:rPr>
        <w:t>,</w:t>
      </w:r>
      <w:r w:rsidRPr="00CC1E20">
        <w:rPr>
          <w:color w:val="000000" w:themeColor="text1"/>
        </w:rPr>
        <w:t xml:space="preserve"> HIV-1 RNA (</w:t>
      </w:r>
      <w:r w:rsidR="0036189B" w:rsidRPr="00CC1E20">
        <w:rPr>
          <w:color w:val="000000" w:themeColor="text1"/>
        </w:rPr>
        <w:t>1.3-5.0</w:t>
      </w:r>
      <w:r w:rsidR="002E72B6">
        <w:rPr>
          <w:color w:val="000000" w:themeColor="text1"/>
        </w:rPr>
        <w:t xml:space="preserve"> </w:t>
      </w:r>
      <w:r w:rsidR="002E72B6" w:rsidRPr="00CC1E20">
        <w:rPr>
          <w:color w:val="000000" w:themeColor="text1"/>
        </w:rPr>
        <w:t>log</w:t>
      </w:r>
      <w:r w:rsidR="002E72B6" w:rsidRPr="00CC1E20">
        <w:rPr>
          <w:color w:val="000000" w:themeColor="text1"/>
          <w:vertAlign w:val="subscript"/>
        </w:rPr>
        <w:t>10</w:t>
      </w:r>
      <w:r w:rsidR="002E72B6" w:rsidRPr="002E72B6">
        <w:rPr>
          <w:color w:val="000000" w:themeColor="text1"/>
        </w:rPr>
        <w:t xml:space="preserve"> copies</w:t>
      </w:r>
      <w:r w:rsidR="00EE17B0">
        <w:rPr>
          <w:color w:val="000000" w:themeColor="text1"/>
        </w:rPr>
        <w:t>/mL</w:t>
      </w:r>
      <w:r w:rsidRPr="00CC1E20">
        <w:rPr>
          <w:color w:val="000000" w:themeColor="text1"/>
        </w:rPr>
        <w:t xml:space="preserve">, </w:t>
      </w:r>
      <w:r w:rsidR="0036189B" w:rsidRPr="00CC1E20">
        <w:rPr>
          <w:color w:val="000000" w:themeColor="text1"/>
        </w:rPr>
        <w:t>18</w:t>
      </w:r>
      <w:r w:rsidRPr="00CC1E20">
        <w:rPr>
          <w:color w:val="000000" w:themeColor="text1"/>
        </w:rPr>
        <w:t xml:space="preserve"> points)</w:t>
      </w:r>
      <w:r w:rsidR="00B40A46">
        <w:rPr>
          <w:color w:val="000000" w:themeColor="text1"/>
        </w:rPr>
        <w:t>,</w:t>
      </w:r>
      <w:r w:rsidR="0036189B" w:rsidRPr="00CC1E20">
        <w:rPr>
          <w:color w:val="000000" w:themeColor="text1"/>
        </w:rPr>
        <w:t xml:space="preserve"> FIB</w:t>
      </w:r>
      <w:r w:rsidR="004C4CF5">
        <w:rPr>
          <w:color w:val="000000" w:themeColor="text1"/>
        </w:rPr>
        <w:t>-</w:t>
      </w:r>
      <w:r w:rsidR="0036189B" w:rsidRPr="00CC1E20">
        <w:rPr>
          <w:color w:val="000000" w:themeColor="text1"/>
        </w:rPr>
        <w:t>4 (0.5-7.5, 20 points), BMI (15-35</w:t>
      </w:r>
      <w:r w:rsidR="002E72B6">
        <w:rPr>
          <w:color w:val="000000" w:themeColor="text1"/>
        </w:rPr>
        <w:t xml:space="preserve"> </w:t>
      </w:r>
      <w:r w:rsidR="002E72B6" w:rsidRPr="002E72B6">
        <w:rPr>
          <w:color w:val="000000" w:themeColor="text1"/>
        </w:rPr>
        <w:t>kg/m</w:t>
      </w:r>
      <w:r w:rsidR="002E72B6" w:rsidRPr="006830F3">
        <w:rPr>
          <w:color w:val="000000" w:themeColor="text1"/>
          <w:vertAlign w:val="superscript"/>
        </w:rPr>
        <w:t>2</w:t>
      </w:r>
      <w:r w:rsidR="0036189B" w:rsidRPr="00CC1E20">
        <w:rPr>
          <w:color w:val="000000" w:themeColor="text1"/>
        </w:rPr>
        <w:t>, 20 points), hemoglobin</w:t>
      </w:r>
      <w:r w:rsidRPr="00CC1E20">
        <w:rPr>
          <w:color w:val="000000" w:themeColor="text1"/>
        </w:rPr>
        <w:t xml:space="preserve"> (</w:t>
      </w:r>
      <w:r w:rsidR="0036189B" w:rsidRPr="00CC1E20">
        <w:rPr>
          <w:color w:val="000000" w:themeColor="text1"/>
        </w:rPr>
        <w:t>9</w:t>
      </w:r>
      <w:r w:rsidRPr="00CC1E20">
        <w:rPr>
          <w:color w:val="000000" w:themeColor="text1"/>
        </w:rPr>
        <w:t>-</w:t>
      </w:r>
      <w:r w:rsidR="0036189B" w:rsidRPr="00CC1E20">
        <w:rPr>
          <w:color w:val="000000" w:themeColor="text1"/>
        </w:rPr>
        <w:t>16</w:t>
      </w:r>
      <w:r w:rsidR="006830F3">
        <w:rPr>
          <w:color w:val="000000" w:themeColor="text1"/>
        </w:rPr>
        <w:t xml:space="preserve"> </w:t>
      </w:r>
      <w:r w:rsidR="006830F3" w:rsidRPr="006830F3">
        <w:rPr>
          <w:color w:val="000000" w:themeColor="text1"/>
        </w:rPr>
        <w:t>g/dl</w:t>
      </w:r>
      <w:r w:rsidRPr="00CC1E20">
        <w:rPr>
          <w:color w:val="000000" w:themeColor="text1"/>
        </w:rPr>
        <w:t xml:space="preserve">, </w:t>
      </w:r>
      <w:r w:rsidR="0036189B" w:rsidRPr="00CC1E20">
        <w:rPr>
          <w:color w:val="000000" w:themeColor="text1"/>
        </w:rPr>
        <w:t>16</w:t>
      </w:r>
      <w:r w:rsidRPr="00CC1E20">
        <w:rPr>
          <w:color w:val="000000" w:themeColor="text1"/>
        </w:rPr>
        <w:t xml:space="preserve"> points)</w:t>
      </w:r>
      <w:r w:rsidR="0036189B" w:rsidRPr="00CC1E20">
        <w:rPr>
          <w:color w:val="000000" w:themeColor="text1"/>
        </w:rPr>
        <w:t>, and eGFR (0-180</w:t>
      </w:r>
      <w:r w:rsidR="006830F3">
        <w:rPr>
          <w:color w:val="000000" w:themeColor="text1"/>
        </w:rPr>
        <w:t xml:space="preserve"> </w:t>
      </w:r>
      <w:r w:rsidR="006830F3" w:rsidRPr="006830F3">
        <w:rPr>
          <w:color w:val="000000" w:themeColor="text1"/>
        </w:rPr>
        <w:t>ml/min</w:t>
      </w:r>
      <w:r w:rsidR="0036189B" w:rsidRPr="00CC1E20">
        <w:rPr>
          <w:color w:val="000000" w:themeColor="text1"/>
        </w:rPr>
        <w:t xml:space="preserve">, 16 points) </w:t>
      </w:r>
      <w:r w:rsidRPr="00CC1E20">
        <w:rPr>
          <w:color w:val="000000" w:themeColor="text1"/>
        </w:rPr>
        <w:t>were also influential on total score. In contrast</w:t>
      </w:r>
      <w:r w:rsidR="0036189B" w:rsidRPr="00CC1E20">
        <w:rPr>
          <w:color w:val="000000" w:themeColor="text1"/>
        </w:rPr>
        <w:t xml:space="preserve"> </w:t>
      </w:r>
      <w:r w:rsidRPr="00CC1E20">
        <w:rPr>
          <w:color w:val="000000" w:themeColor="text1"/>
        </w:rPr>
        <w:t>HCV (</w:t>
      </w:r>
      <w:r w:rsidR="0036189B" w:rsidRPr="00CC1E20">
        <w:rPr>
          <w:color w:val="000000" w:themeColor="text1"/>
        </w:rPr>
        <w:t>yes or no</w:t>
      </w:r>
      <w:r w:rsidRPr="00CC1E20">
        <w:rPr>
          <w:color w:val="000000" w:themeColor="text1"/>
        </w:rPr>
        <w:t>, 6 points) w</w:t>
      </w:r>
      <w:r w:rsidR="0036189B" w:rsidRPr="00CC1E20">
        <w:rPr>
          <w:color w:val="000000" w:themeColor="text1"/>
        </w:rPr>
        <w:t>as</w:t>
      </w:r>
      <w:r w:rsidRPr="00CC1E20">
        <w:rPr>
          <w:color w:val="000000" w:themeColor="text1"/>
        </w:rPr>
        <w:t xml:space="preserve"> </w:t>
      </w:r>
      <w:r w:rsidR="00CC1E20" w:rsidRPr="00CC1E20">
        <w:rPr>
          <w:color w:val="000000" w:themeColor="text1"/>
        </w:rPr>
        <w:t>the least</w:t>
      </w:r>
      <w:r w:rsidRPr="00CC1E20">
        <w:rPr>
          <w:color w:val="000000" w:themeColor="text1"/>
        </w:rPr>
        <w:t xml:space="preserve"> influential</w:t>
      </w:r>
      <w:r w:rsidR="00A90180">
        <w:rPr>
          <w:color w:val="000000" w:themeColor="text1"/>
        </w:rPr>
        <w:t>,</w:t>
      </w:r>
      <w:r w:rsidR="00CC1E20" w:rsidRPr="00CC1E20">
        <w:rPr>
          <w:color w:val="000000" w:themeColor="text1"/>
        </w:rPr>
        <w:t xml:space="preserve"> as in VACS Index 1.0.</w:t>
      </w:r>
      <w:r w:rsidR="002E72B6">
        <w:rPr>
          <w:color w:val="000000" w:themeColor="text1"/>
        </w:rPr>
        <w:t xml:space="preserve"> </w:t>
      </w:r>
    </w:p>
    <w:p w14:paraId="5B11422B" w14:textId="5942C2EE" w:rsidR="0012281F" w:rsidRPr="009C560B" w:rsidRDefault="00715376" w:rsidP="00EC42CA">
      <w:pPr>
        <w:spacing w:line="480" w:lineRule="auto"/>
        <w:ind w:firstLine="720"/>
        <w:rPr>
          <w:color w:val="000000" w:themeColor="text1"/>
          <w:lang w:val="en-GB"/>
        </w:rPr>
      </w:pPr>
      <w:r w:rsidRPr="00715376">
        <w:rPr>
          <w:color w:val="000000" w:themeColor="text1"/>
          <w:lang w:val="en-GB"/>
        </w:rPr>
        <w:t xml:space="preserve">VACS Index </w:t>
      </w:r>
      <w:r w:rsidR="009C131A">
        <w:rPr>
          <w:color w:val="000000" w:themeColor="text1"/>
          <w:lang w:val="en-GB"/>
        </w:rPr>
        <w:t>2.0</w:t>
      </w:r>
      <w:r w:rsidRPr="00715376">
        <w:rPr>
          <w:color w:val="000000" w:themeColor="text1"/>
          <w:lang w:val="en-GB"/>
        </w:rPr>
        <w:t xml:space="preserve"> scores were 10 points higher in VACS (median 51, interquartile range 39-66) than in ART-CC (41, 33-52), with little variation by cohort except </w:t>
      </w:r>
      <w:r w:rsidR="00175F2E">
        <w:rPr>
          <w:color w:val="000000" w:themeColor="text1"/>
          <w:lang w:val="en-GB"/>
        </w:rPr>
        <w:t>for</w:t>
      </w:r>
      <w:r w:rsidRPr="00715376">
        <w:rPr>
          <w:color w:val="000000" w:themeColor="text1"/>
          <w:lang w:val="en-GB"/>
        </w:rPr>
        <w:t xml:space="preserve"> Cohort C (35, 27-46</w:t>
      </w:r>
      <w:r>
        <w:rPr>
          <w:color w:val="000000" w:themeColor="text1"/>
          <w:lang w:val="en-GB"/>
        </w:rPr>
        <w:t xml:space="preserve">). Scores were approximately normally distributed, but slightly right skewed (means: </w:t>
      </w:r>
      <w:r w:rsidR="00E519DD">
        <w:rPr>
          <w:color w:val="000000" w:themeColor="text1"/>
          <w:lang w:val="en-GB"/>
        </w:rPr>
        <w:t xml:space="preserve">VACS, </w:t>
      </w:r>
      <w:r>
        <w:rPr>
          <w:color w:val="000000" w:themeColor="text1"/>
          <w:lang w:val="en-GB"/>
        </w:rPr>
        <w:t xml:space="preserve">54, </w:t>
      </w:r>
      <w:r w:rsidR="00E519DD">
        <w:rPr>
          <w:color w:val="000000" w:themeColor="text1"/>
          <w:lang w:val="en-GB"/>
        </w:rPr>
        <w:t xml:space="preserve">ART-CC, </w:t>
      </w:r>
      <w:r>
        <w:rPr>
          <w:color w:val="000000" w:themeColor="text1"/>
          <w:lang w:val="en-GB"/>
        </w:rPr>
        <w:t>44).</w:t>
      </w:r>
      <w:r w:rsidR="008447D7">
        <w:rPr>
          <w:color w:val="000000" w:themeColor="text1"/>
          <w:lang w:val="en-GB"/>
        </w:rPr>
        <w:t xml:space="preserve"> </w:t>
      </w:r>
      <w:r w:rsidR="00077DC7">
        <w:rPr>
          <w:color w:val="000000" w:themeColor="text1"/>
        </w:rPr>
        <w:t>M</w:t>
      </w:r>
      <w:r w:rsidR="00BA41C8" w:rsidRPr="000567B0">
        <w:rPr>
          <w:color w:val="000000" w:themeColor="text1"/>
        </w:rPr>
        <w:t>ortality</w:t>
      </w:r>
      <w:r w:rsidR="00BA41C8">
        <w:rPr>
          <w:color w:val="000000" w:themeColor="text1"/>
          <w:lang w:val="en-GB"/>
        </w:rPr>
        <w:t xml:space="preserve"> h</w:t>
      </w:r>
      <w:r w:rsidR="00BA41C8" w:rsidRPr="000567B0">
        <w:rPr>
          <w:color w:val="000000" w:themeColor="text1"/>
        </w:rPr>
        <w:t xml:space="preserve">azard ratios </w:t>
      </w:r>
      <w:r w:rsidR="009C5D3B">
        <w:rPr>
          <w:color w:val="000000" w:themeColor="text1"/>
        </w:rPr>
        <w:t xml:space="preserve">per </w:t>
      </w:r>
      <w:r w:rsidR="00BA41C8" w:rsidRPr="000567B0">
        <w:rPr>
          <w:color w:val="000000" w:themeColor="text1"/>
        </w:rPr>
        <w:t>5-point increment of score</w:t>
      </w:r>
      <w:r w:rsidR="00BA41C8">
        <w:rPr>
          <w:color w:val="000000" w:themeColor="text1"/>
        </w:rPr>
        <w:t xml:space="preserve"> </w:t>
      </w:r>
      <w:r w:rsidR="00BA41C8" w:rsidRPr="000567B0">
        <w:rPr>
          <w:color w:val="000000" w:themeColor="text1"/>
        </w:rPr>
        <w:t>were 1.31 (95% confidence interval</w:t>
      </w:r>
      <w:r w:rsidR="00175F2E">
        <w:rPr>
          <w:color w:val="000000" w:themeColor="text1"/>
        </w:rPr>
        <w:t xml:space="preserve"> </w:t>
      </w:r>
      <w:r w:rsidR="00E51E4F">
        <w:rPr>
          <w:color w:val="000000" w:themeColor="text1"/>
        </w:rPr>
        <w:t>[CI]</w:t>
      </w:r>
      <w:r w:rsidR="00BA41C8" w:rsidRPr="000567B0">
        <w:rPr>
          <w:color w:val="000000" w:themeColor="text1"/>
        </w:rPr>
        <w:t>, 1.30-1.31) in VACS and 1.37 (1.35-1.39) in ART-CC with little variation by cohort (range 1.34 to 1.41)</w:t>
      </w:r>
      <w:r w:rsidR="00616592">
        <w:rPr>
          <w:color w:val="000000" w:themeColor="text1"/>
        </w:rPr>
        <w:t xml:space="preserve"> (Appendix Table </w:t>
      </w:r>
      <w:r w:rsidR="008358E9">
        <w:rPr>
          <w:color w:val="000000" w:themeColor="text1"/>
        </w:rPr>
        <w:t>3</w:t>
      </w:r>
      <w:r w:rsidR="0033623E">
        <w:rPr>
          <w:color w:val="000000" w:themeColor="text1"/>
        </w:rPr>
        <w:t>)</w:t>
      </w:r>
      <w:r w:rsidR="00775D17">
        <w:rPr>
          <w:color w:val="000000" w:themeColor="text1"/>
        </w:rPr>
        <w:t xml:space="preserve">. </w:t>
      </w:r>
      <w:r w:rsidR="00775D17">
        <w:t xml:space="preserve">In VACS data, the c-statistic increased from 0.779 (95% CI 0.774, 0.784) for VACS Index 1.0 to 0.786 (0.781, 0.791) using </w:t>
      </w:r>
      <w:r w:rsidR="009C5D3B">
        <w:t xml:space="preserve">VACS Index 1.0 predictors as </w:t>
      </w:r>
      <w:r w:rsidR="00775D17">
        <w:t xml:space="preserve">continuous </w:t>
      </w:r>
      <w:r w:rsidR="009C5D3B">
        <w:t>variables.</w:t>
      </w:r>
      <w:r w:rsidR="00775D17">
        <w:t xml:space="preserve"> The c-statistic further increased to 0.805 (0.800, 0.810) after addition of albumin, WBC, and BMI (VACS Index 2.0). Corresponding c-statistics in ART-CC data were 0.800 (0.782, 0.818) for VACS Index 1.0; 0.808 (0.790, 0.825) for continuous VACS 1.0 predictors and 0.831 (0.814, 0.847) for VACS Index 2.0.</w:t>
      </w:r>
      <w:r w:rsidR="00EC42CA">
        <w:t xml:space="preserve"> </w:t>
      </w:r>
      <w:r w:rsidR="00BB14A0">
        <w:rPr>
          <w:color w:val="000000" w:themeColor="text1"/>
          <w:lang w:val="en-GB"/>
        </w:rPr>
        <w:t>C-statistics improved in all 9 ART-CC cohorts (Fig</w:t>
      </w:r>
      <w:r w:rsidR="00E51E4F">
        <w:rPr>
          <w:color w:val="000000" w:themeColor="text1"/>
          <w:lang w:val="en-GB"/>
        </w:rPr>
        <w:t>ure</w:t>
      </w:r>
      <w:r w:rsidR="00BB14A0">
        <w:rPr>
          <w:color w:val="000000" w:themeColor="text1"/>
          <w:lang w:val="en-GB"/>
        </w:rPr>
        <w:t xml:space="preserve"> </w:t>
      </w:r>
      <w:r w:rsidR="00BF4DFB">
        <w:rPr>
          <w:color w:val="000000" w:themeColor="text1"/>
          <w:lang w:val="en-GB"/>
        </w:rPr>
        <w:t>1</w:t>
      </w:r>
      <w:r w:rsidR="001A5847">
        <w:rPr>
          <w:color w:val="000000" w:themeColor="text1"/>
          <w:lang w:val="en-GB"/>
        </w:rPr>
        <w:t>a</w:t>
      </w:r>
      <w:r w:rsidR="00BB14A0">
        <w:rPr>
          <w:color w:val="000000" w:themeColor="text1"/>
          <w:lang w:val="en-GB"/>
        </w:rPr>
        <w:t>).</w:t>
      </w:r>
      <w:r w:rsidR="004B100E">
        <w:rPr>
          <w:color w:val="000000" w:themeColor="text1"/>
          <w:lang w:val="en-GB"/>
        </w:rPr>
        <w:t xml:space="preserve"> In </w:t>
      </w:r>
      <w:r w:rsidR="004B100E">
        <w:rPr>
          <w:color w:val="000000" w:themeColor="text1"/>
        </w:rPr>
        <w:t>cohorts</w:t>
      </w:r>
      <w:r w:rsidR="004B100E" w:rsidRPr="004B100E">
        <w:rPr>
          <w:color w:val="000000" w:themeColor="text1"/>
        </w:rPr>
        <w:t xml:space="preserve"> with at least 50% completeness </w:t>
      </w:r>
      <w:r w:rsidR="004B100E">
        <w:rPr>
          <w:color w:val="000000" w:themeColor="text1"/>
        </w:rPr>
        <w:t xml:space="preserve">in the visit pool and </w:t>
      </w:r>
      <w:r w:rsidR="001A5847">
        <w:rPr>
          <w:color w:val="000000" w:themeColor="text1"/>
        </w:rPr>
        <w:t xml:space="preserve">in </w:t>
      </w:r>
      <w:r w:rsidR="004B100E">
        <w:rPr>
          <w:color w:val="000000" w:themeColor="text1"/>
        </w:rPr>
        <w:t>those</w:t>
      </w:r>
      <w:r w:rsidR="004B100E" w:rsidRPr="004B100E">
        <w:rPr>
          <w:color w:val="000000" w:themeColor="text1"/>
        </w:rPr>
        <w:t xml:space="preserve"> with less than 50% completeness</w:t>
      </w:r>
      <w:r w:rsidR="001A5847">
        <w:rPr>
          <w:color w:val="000000" w:themeColor="text1"/>
        </w:rPr>
        <w:t xml:space="preserve">, </w:t>
      </w:r>
      <w:r w:rsidR="004B100E" w:rsidRPr="004B100E">
        <w:rPr>
          <w:color w:val="000000" w:themeColor="text1"/>
        </w:rPr>
        <w:t xml:space="preserve">the c-statistic </w:t>
      </w:r>
      <w:r w:rsidR="001A5847">
        <w:rPr>
          <w:color w:val="000000" w:themeColor="text1"/>
        </w:rPr>
        <w:t>was</w:t>
      </w:r>
      <w:r w:rsidR="004B100E" w:rsidRPr="004B100E">
        <w:rPr>
          <w:color w:val="000000" w:themeColor="text1"/>
        </w:rPr>
        <w:t xml:space="preserve"> greater with VACS Index 2.0</w:t>
      </w:r>
      <w:r w:rsidR="006A1EB5">
        <w:rPr>
          <w:color w:val="000000" w:themeColor="text1"/>
        </w:rPr>
        <w:t xml:space="preserve">, with </w:t>
      </w:r>
      <w:r w:rsidR="004B100E" w:rsidRPr="004B100E">
        <w:rPr>
          <w:color w:val="000000" w:themeColor="text1"/>
        </w:rPr>
        <w:t>no separation in confidence intervals comparing completeness.</w:t>
      </w:r>
      <w:r w:rsidR="001A5847">
        <w:rPr>
          <w:color w:val="000000" w:themeColor="text1"/>
        </w:rPr>
        <w:t xml:space="preserve"> </w:t>
      </w:r>
      <w:r w:rsidR="001A5847" w:rsidRPr="001A5847">
        <w:rPr>
          <w:color w:val="000000" w:themeColor="text1"/>
        </w:rPr>
        <w:t>At all follow-up intervals VACS Index 2.0 had greater discrimination than 1.0</w:t>
      </w:r>
      <w:r w:rsidR="001A5847">
        <w:rPr>
          <w:color w:val="000000" w:themeColor="text1"/>
        </w:rPr>
        <w:t xml:space="preserve"> </w:t>
      </w:r>
      <w:r w:rsidR="001A5847">
        <w:rPr>
          <w:color w:val="000000" w:themeColor="text1"/>
          <w:lang w:val="en-GB"/>
        </w:rPr>
        <w:t>(Figure 1b and 1c)</w:t>
      </w:r>
      <w:r w:rsidR="001A5847" w:rsidRPr="001A5847">
        <w:rPr>
          <w:color w:val="000000" w:themeColor="text1"/>
        </w:rPr>
        <w:t xml:space="preserve">. As expected, c-statistics were </w:t>
      </w:r>
      <w:r w:rsidR="001A5847" w:rsidRPr="001A5847">
        <w:rPr>
          <w:color w:val="000000" w:themeColor="text1"/>
        </w:rPr>
        <w:lastRenderedPageBreak/>
        <w:t>greater for shorter follow-up. Additionally, improvement from VACS Index 1.0 to 2.0 was greatest for shorter follow-up.</w:t>
      </w:r>
    </w:p>
    <w:p w14:paraId="4B418943" w14:textId="7FE18496" w:rsidR="006406A8" w:rsidRDefault="00506E6C" w:rsidP="007C1548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KM </w:t>
      </w:r>
      <w:r w:rsidR="00FC0BFB" w:rsidRPr="00CE5848">
        <w:rPr>
          <w:color w:val="000000" w:themeColor="text1"/>
        </w:rPr>
        <w:t>plots</w:t>
      </w:r>
      <w:r w:rsidR="00FC0BFB">
        <w:rPr>
          <w:color w:val="000000" w:themeColor="text1"/>
        </w:rPr>
        <w:t xml:space="preserve"> by decile of risk (Fig</w:t>
      </w:r>
      <w:r w:rsidR="00482006">
        <w:rPr>
          <w:color w:val="000000" w:themeColor="text1"/>
        </w:rPr>
        <w:t>ure</w:t>
      </w:r>
      <w:r w:rsidR="00FC0BFB">
        <w:rPr>
          <w:color w:val="000000" w:themeColor="text1"/>
        </w:rPr>
        <w:t xml:space="preserve"> </w:t>
      </w:r>
      <w:r w:rsidR="00BF4DFB">
        <w:rPr>
          <w:color w:val="000000" w:themeColor="text1"/>
        </w:rPr>
        <w:t>2</w:t>
      </w:r>
      <w:r w:rsidR="009C5D3B">
        <w:rPr>
          <w:color w:val="000000" w:themeColor="text1"/>
        </w:rPr>
        <w:t>,</w:t>
      </w:r>
      <w:r w:rsidR="0085483F">
        <w:rPr>
          <w:color w:val="000000" w:themeColor="text1"/>
        </w:rPr>
        <w:t xml:space="preserve"> Appendix Table 4</w:t>
      </w:r>
      <w:r w:rsidR="00FC0BFB">
        <w:rPr>
          <w:color w:val="000000" w:themeColor="text1"/>
        </w:rPr>
        <w:t xml:space="preserve">) </w:t>
      </w:r>
      <w:r w:rsidR="002A35FF">
        <w:rPr>
          <w:color w:val="000000" w:themeColor="text1"/>
        </w:rPr>
        <w:t xml:space="preserve">in </w:t>
      </w:r>
      <w:r w:rsidR="00FC0BFB">
        <w:rPr>
          <w:color w:val="000000" w:themeColor="text1"/>
        </w:rPr>
        <w:t xml:space="preserve">VACS showed better separation </w:t>
      </w:r>
      <w:r w:rsidR="007F59DF">
        <w:rPr>
          <w:color w:val="000000" w:themeColor="text1"/>
        </w:rPr>
        <w:t xml:space="preserve">with </w:t>
      </w:r>
      <w:r w:rsidR="009C131A" w:rsidRPr="009C560B">
        <w:rPr>
          <w:color w:val="000000" w:themeColor="text1"/>
          <w:lang w:val="en-GB"/>
        </w:rPr>
        <w:t xml:space="preserve">VACS Index </w:t>
      </w:r>
      <w:r w:rsidR="009C131A">
        <w:rPr>
          <w:color w:val="000000" w:themeColor="text1"/>
          <w:lang w:val="en-GB"/>
        </w:rPr>
        <w:t>2.0</w:t>
      </w:r>
      <w:r w:rsidR="009C131A" w:rsidRPr="009C560B">
        <w:rPr>
          <w:color w:val="000000" w:themeColor="text1"/>
          <w:lang w:val="en-GB"/>
        </w:rPr>
        <w:t xml:space="preserve"> </w:t>
      </w:r>
      <w:r w:rsidR="007F59DF">
        <w:rPr>
          <w:color w:val="000000" w:themeColor="text1"/>
        </w:rPr>
        <w:t xml:space="preserve">compared to </w:t>
      </w:r>
      <w:r w:rsidR="009C131A">
        <w:rPr>
          <w:color w:val="000000" w:themeColor="text1"/>
        </w:rPr>
        <w:t>1.0</w:t>
      </w:r>
      <w:r w:rsidR="002A35FF">
        <w:rPr>
          <w:color w:val="000000" w:themeColor="text1"/>
        </w:rPr>
        <w:t>.</w:t>
      </w:r>
      <w:r w:rsidR="00FC0BFB">
        <w:rPr>
          <w:color w:val="000000" w:themeColor="text1"/>
        </w:rPr>
        <w:t xml:space="preserve"> </w:t>
      </w:r>
      <w:r w:rsidR="002A35FF">
        <w:rPr>
          <w:color w:val="000000" w:themeColor="text1"/>
        </w:rPr>
        <w:t xml:space="preserve">While VACS Index 1.0 deciles 6 and 7 overlapped until 1 year, </w:t>
      </w:r>
      <w:r w:rsidR="00D00A3A">
        <w:rPr>
          <w:color w:val="000000" w:themeColor="text1"/>
        </w:rPr>
        <w:t xml:space="preserve">VACS Index 2.0 deciles were </w:t>
      </w:r>
      <w:r w:rsidR="002A35FF">
        <w:rPr>
          <w:color w:val="000000" w:themeColor="text1"/>
        </w:rPr>
        <w:t xml:space="preserve">all </w:t>
      </w:r>
      <w:r w:rsidR="00D00A3A">
        <w:rPr>
          <w:color w:val="000000" w:themeColor="text1"/>
        </w:rPr>
        <w:t xml:space="preserve">distinct </w:t>
      </w:r>
      <w:r w:rsidR="002A35FF">
        <w:rPr>
          <w:color w:val="000000" w:themeColor="text1"/>
        </w:rPr>
        <w:t xml:space="preserve">around </w:t>
      </w:r>
      <w:r w:rsidR="00D00A3A">
        <w:rPr>
          <w:color w:val="000000" w:themeColor="text1"/>
        </w:rPr>
        <w:t xml:space="preserve">6 months of follow-up. </w:t>
      </w:r>
      <w:r w:rsidR="002A35FF">
        <w:rPr>
          <w:color w:val="000000" w:themeColor="text1"/>
        </w:rPr>
        <w:t xml:space="preserve">Survival at </w:t>
      </w:r>
      <w:r w:rsidR="00E51E4F">
        <w:rPr>
          <w:color w:val="000000" w:themeColor="text1"/>
        </w:rPr>
        <w:t>5</w:t>
      </w:r>
      <w:r w:rsidR="006A742F">
        <w:rPr>
          <w:color w:val="000000" w:themeColor="text1"/>
        </w:rPr>
        <w:t>-year</w:t>
      </w:r>
      <w:r w:rsidR="002A35FF">
        <w:rPr>
          <w:color w:val="000000" w:themeColor="text1"/>
        </w:rPr>
        <w:t>s</w:t>
      </w:r>
      <w:r w:rsidR="006A742F">
        <w:rPr>
          <w:color w:val="000000" w:themeColor="text1"/>
        </w:rPr>
        <w:t xml:space="preserve"> </w:t>
      </w:r>
      <w:r w:rsidR="004C4CF5">
        <w:rPr>
          <w:color w:val="000000" w:themeColor="text1"/>
        </w:rPr>
        <w:t xml:space="preserve">for extreme deciles </w:t>
      </w:r>
      <w:r w:rsidR="006A742F">
        <w:rPr>
          <w:color w:val="000000" w:themeColor="text1"/>
        </w:rPr>
        <w:t xml:space="preserve">expanded from 13-92% with VACS Index 1.0 to 8-93% with VACS Index 2.0. </w:t>
      </w:r>
      <w:r w:rsidR="00BB14A0">
        <w:rPr>
          <w:color w:val="000000" w:themeColor="text1"/>
        </w:rPr>
        <w:t>In ART-CC, w</w:t>
      </w:r>
      <w:r w:rsidR="00FC0BFB">
        <w:rPr>
          <w:color w:val="000000" w:themeColor="text1"/>
        </w:rPr>
        <w:t xml:space="preserve">ith only </w:t>
      </w:r>
      <w:r w:rsidR="00F0207A">
        <w:rPr>
          <w:color w:val="000000" w:themeColor="text1"/>
        </w:rPr>
        <w:t>one-tenth</w:t>
      </w:r>
      <w:r w:rsidR="00FC0BFB">
        <w:rPr>
          <w:color w:val="000000" w:themeColor="text1"/>
        </w:rPr>
        <w:t xml:space="preserve"> as many deaths</w:t>
      </w:r>
      <w:r w:rsidR="00BB14A0">
        <w:rPr>
          <w:color w:val="000000" w:themeColor="text1"/>
        </w:rPr>
        <w:t>,</w:t>
      </w:r>
      <w:r w:rsidR="00FC0BFB">
        <w:rPr>
          <w:color w:val="000000" w:themeColor="text1"/>
        </w:rPr>
        <w:t xml:space="preserve"> curves were less distinct, but </w:t>
      </w:r>
      <w:r w:rsidR="002A35FF">
        <w:rPr>
          <w:color w:val="000000" w:themeColor="text1"/>
        </w:rPr>
        <w:t xml:space="preserve">also </w:t>
      </w:r>
      <w:r w:rsidR="00FC0BFB">
        <w:rPr>
          <w:color w:val="000000" w:themeColor="text1"/>
        </w:rPr>
        <w:t xml:space="preserve">showed improvement with </w:t>
      </w:r>
      <w:r w:rsidR="009C131A" w:rsidRPr="009C560B">
        <w:rPr>
          <w:color w:val="000000" w:themeColor="text1"/>
          <w:lang w:val="en-GB"/>
        </w:rPr>
        <w:t xml:space="preserve">VACS Index </w:t>
      </w:r>
      <w:r w:rsidR="009C131A">
        <w:rPr>
          <w:color w:val="000000" w:themeColor="text1"/>
          <w:lang w:val="en-GB"/>
        </w:rPr>
        <w:t>2.0</w:t>
      </w:r>
      <w:r w:rsidR="006A742F">
        <w:rPr>
          <w:color w:val="000000" w:themeColor="text1"/>
          <w:lang w:val="en-GB"/>
        </w:rPr>
        <w:t xml:space="preserve">. The range of </w:t>
      </w:r>
      <w:r w:rsidR="0030549D">
        <w:rPr>
          <w:color w:val="000000" w:themeColor="text1"/>
          <w:lang w:val="en-GB"/>
        </w:rPr>
        <w:t xml:space="preserve">5-year </w:t>
      </w:r>
      <w:r w:rsidR="006A742F">
        <w:rPr>
          <w:color w:val="000000" w:themeColor="text1"/>
          <w:lang w:val="en-GB"/>
        </w:rPr>
        <w:t>survival expanded from 3</w:t>
      </w:r>
      <w:r w:rsidR="0085483F">
        <w:rPr>
          <w:color w:val="000000" w:themeColor="text1"/>
          <w:lang w:val="en-GB"/>
        </w:rPr>
        <w:t>5</w:t>
      </w:r>
      <w:r w:rsidR="006A742F">
        <w:rPr>
          <w:color w:val="000000" w:themeColor="text1"/>
        </w:rPr>
        <w:t xml:space="preserve">-97% with VACS Index 1.0 to </w:t>
      </w:r>
      <w:r w:rsidR="0085483F">
        <w:rPr>
          <w:color w:val="000000" w:themeColor="text1"/>
        </w:rPr>
        <w:t>25-98</w:t>
      </w:r>
      <w:r w:rsidR="006A742F">
        <w:rPr>
          <w:color w:val="000000" w:themeColor="text1"/>
        </w:rPr>
        <w:t xml:space="preserve">% with 2.0. Similar patterns were seen with </w:t>
      </w:r>
      <w:r w:rsidR="003805B0">
        <w:rPr>
          <w:color w:val="000000" w:themeColor="text1"/>
        </w:rPr>
        <w:t>1</w:t>
      </w:r>
      <w:r w:rsidR="006A742F">
        <w:rPr>
          <w:color w:val="000000" w:themeColor="text1"/>
        </w:rPr>
        <w:t>-year survival</w:t>
      </w:r>
      <w:r w:rsidR="001A5847">
        <w:rPr>
          <w:color w:val="000000" w:themeColor="text1"/>
        </w:rPr>
        <w:t>.</w:t>
      </w:r>
      <w:r w:rsidR="007C1548" w:rsidRPr="007C1548">
        <w:rPr>
          <w:color w:val="000000" w:themeColor="text1"/>
        </w:rPr>
        <w:t xml:space="preserve"> </w:t>
      </w:r>
      <w:r w:rsidR="004A7E43">
        <w:rPr>
          <w:color w:val="000000" w:themeColor="text1"/>
        </w:rPr>
        <w:t xml:space="preserve">In both VACS and ART-CC median survival was less than a year for those in the highest VACS Index 2.0 decile. </w:t>
      </w:r>
      <w:r w:rsidR="00E25308" w:rsidRPr="000567B0">
        <w:rPr>
          <w:color w:val="000000" w:themeColor="text1"/>
        </w:rPr>
        <w:t xml:space="preserve">Based on </w:t>
      </w:r>
      <w:r w:rsidR="00BA41C8">
        <w:rPr>
          <w:color w:val="000000" w:themeColor="text1"/>
        </w:rPr>
        <w:t xml:space="preserve">above </w:t>
      </w:r>
      <w:r w:rsidR="00E25308" w:rsidRPr="000567B0">
        <w:rPr>
          <w:color w:val="000000" w:themeColor="text1"/>
        </w:rPr>
        <w:t>findings we combined VACS and ART-CC data to look at subgroups.</w:t>
      </w:r>
      <w:r w:rsidR="007F59DF">
        <w:rPr>
          <w:color w:val="000000" w:themeColor="text1"/>
        </w:rPr>
        <w:t xml:space="preserve"> </w:t>
      </w:r>
    </w:p>
    <w:p w14:paraId="2C3BAD87" w14:textId="4A2EB9B2" w:rsidR="00B23D81" w:rsidRPr="00CE5848" w:rsidRDefault="002A35FF" w:rsidP="00603AE9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C</w:t>
      </w:r>
      <w:r w:rsidR="000567B0" w:rsidRPr="000567B0">
        <w:rPr>
          <w:color w:val="000000" w:themeColor="text1"/>
        </w:rPr>
        <w:t>ombined data</w:t>
      </w:r>
      <w:r>
        <w:rPr>
          <w:color w:val="000000" w:themeColor="text1"/>
        </w:rPr>
        <w:t xml:space="preserve"> demonstrated</w:t>
      </w:r>
      <w:r w:rsidR="000567B0" w:rsidRPr="000567B0">
        <w:rPr>
          <w:color w:val="000000" w:themeColor="text1"/>
        </w:rPr>
        <w:t xml:space="preserve"> higher c-statistics </w:t>
      </w:r>
      <w:r w:rsidR="007D26DF">
        <w:rPr>
          <w:color w:val="000000" w:themeColor="text1"/>
        </w:rPr>
        <w:t>for</w:t>
      </w:r>
      <w:r w:rsidR="007D26DF" w:rsidRPr="000567B0">
        <w:rPr>
          <w:color w:val="000000" w:themeColor="text1"/>
        </w:rPr>
        <w:t xml:space="preserve"> VACS Index </w:t>
      </w:r>
      <w:r w:rsidR="007D26DF">
        <w:rPr>
          <w:color w:val="000000" w:themeColor="text1"/>
        </w:rPr>
        <w:t>2.0</w:t>
      </w:r>
      <w:r w:rsidR="007D26DF" w:rsidRPr="000567B0">
        <w:rPr>
          <w:color w:val="000000" w:themeColor="text1"/>
        </w:rPr>
        <w:t xml:space="preserve"> </w:t>
      </w:r>
      <w:r w:rsidR="007D26DF">
        <w:rPr>
          <w:color w:val="000000" w:themeColor="text1"/>
        </w:rPr>
        <w:t>than</w:t>
      </w:r>
      <w:r w:rsidR="007D26DF" w:rsidRPr="000567B0">
        <w:rPr>
          <w:color w:val="000000" w:themeColor="text1"/>
        </w:rPr>
        <w:t xml:space="preserve"> </w:t>
      </w:r>
      <w:r w:rsidR="007D26DF">
        <w:rPr>
          <w:color w:val="000000" w:themeColor="text1"/>
        </w:rPr>
        <w:t>1.0</w:t>
      </w:r>
      <w:r w:rsidR="007D26DF" w:rsidRPr="000567B0">
        <w:rPr>
          <w:color w:val="000000" w:themeColor="text1"/>
        </w:rPr>
        <w:t xml:space="preserve"> </w:t>
      </w:r>
      <w:r w:rsidR="000567B0" w:rsidRPr="000567B0">
        <w:rPr>
          <w:color w:val="000000" w:themeColor="text1"/>
        </w:rPr>
        <w:t xml:space="preserve">for all subgroups (Figure </w:t>
      </w:r>
      <w:r w:rsidR="00616592">
        <w:rPr>
          <w:color w:val="000000" w:themeColor="text1"/>
        </w:rPr>
        <w:t>3</w:t>
      </w:r>
      <w:r w:rsidR="000567B0" w:rsidRPr="000567B0">
        <w:rPr>
          <w:color w:val="000000" w:themeColor="text1"/>
        </w:rPr>
        <w:t>): age &lt;50</w:t>
      </w:r>
      <w:r w:rsidR="009C5D3B">
        <w:rPr>
          <w:color w:val="000000" w:themeColor="text1"/>
        </w:rPr>
        <w:t xml:space="preserve"> </w:t>
      </w:r>
      <w:r w:rsidR="00A37BE8" w:rsidRPr="000567B0">
        <w:rPr>
          <w:color w:val="000000" w:themeColor="text1"/>
        </w:rPr>
        <w:t>(0.8</w:t>
      </w:r>
      <w:r w:rsidR="00A37BE8">
        <w:rPr>
          <w:color w:val="000000" w:themeColor="text1"/>
        </w:rPr>
        <w:t>5</w:t>
      </w:r>
      <w:r w:rsidR="00A37BE8" w:rsidRPr="000567B0">
        <w:rPr>
          <w:color w:val="000000" w:themeColor="text1"/>
        </w:rPr>
        <w:t>, 0</w:t>
      </w:r>
      <w:r w:rsidR="00A37BE8">
        <w:rPr>
          <w:color w:val="000000" w:themeColor="text1"/>
        </w:rPr>
        <w:t>.</w:t>
      </w:r>
      <w:r w:rsidR="00A37BE8" w:rsidRPr="000567B0">
        <w:rPr>
          <w:color w:val="000000" w:themeColor="text1"/>
        </w:rPr>
        <w:t>8</w:t>
      </w:r>
      <w:r w:rsidR="00A37BE8">
        <w:rPr>
          <w:color w:val="000000" w:themeColor="text1"/>
        </w:rPr>
        <w:t>3</w:t>
      </w:r>
      <w:r w:rsidR="00A37BE8" w:rsidRPr="000567B0">
        <w:rPr>
          <w:color w:val="000000" w:themeColor="text1"/>
        </w:rPr>
        <w:t>), age 50+ (</w:t>
      </w:r>
      <w:r w:rsidR="00A37BE8">
        <w:rPr>
          <w:color w:val="000000" w:themeColor="text1"/>
        </w:rPr>
        <w:t>0.</w:t>
      </w:r>
      <w:r w:rsidR="00A37BE8" w:rsidRPr="000567B0">
        <w:rPr>
          <w:color w:val="000000" w:themeColor="text1"/>
        </w:rPr>
        <w:t>7</w:t>
      </w:r>
      <w:r w:rsidR="00A37BE8">
        <w:rPr>
          <w:color w:val="000000" w:themeColor="text1"/>
        </w:rPr>
        <w:t>9</w:t>
      </w:r>
      <w:r w:rsidR="00A37BE8" w:rsidRPr="000567B0">
        <w:rPr>
          <w:color w:val="000000" w:themeColor="text1"/>
        </w:rPr>
        <w:t>, 0.7</w:t>
      </w:r>
      <w:r w:rsidR="00A37BE8">
        <w:rPr>
          <w:color w:val="000000" w:themeColor="text1"/>
        </w:rPr>
        <w:t>5</w:t>
      </w:r>
      <w:r w:rsidR="00A37BE8" w:rsidRPr="000567B0">
        <w:rPr>
          <w:color w:val="000000" w:themeColor="text1"/>
        </w:rPr>
        <w:t>), men (0.</w:t>
      </w:r>
      <w:r w:rsidR="00A37BE8">
        <w:rPr>
          <w:color w:val="000000" w:themeColor="text1"/>
        </w:rPr>
        <w:t>82</w:t>
      </w:r>
      <w:r w:rsidR="00A37BE8" w:rsidRPr="000567B0">
        <w:rPr>
          <w:color w:val="000000" w:themeColor="text1"/>
        </w:rPr>
        <w:t>, 0.</w:t>
      </w:r>
      <w:r w:rsidR="00A37BE8">
        <w:rPr>
          <w:color w:val="000000" w:themeColor="text1"/>
        </w:rPr>
        <w:t>79</w:t>
      </w:r>
      <w:r w:rsidR="00A37BE8" w:rsidRPr="000567B0">
        <w:rPr>
          <w:color w:val="000000" w:themeColor="text1"/>
        </w:rPr>
        <w:t>), women (0.8</w:t>
      </w:r>
      <w:r w:rsidR="00A37BE8">
        <w:rPr>
          <w:color w:val="000000" w:themeColor="text1"/>
        </w:rPr>
        <w:t>4</w:t>
      </w:r>
      <w:r w:rsidR="00A37BE8" w:rsidRPr="000567B0">
        <w:rPr>
          <w:color w:val="000000" w:themeColor="text1"/>
        </w:rPr>
        <w:t>, 0.8</w:t>
      </w:r>
      <w:r w:rsidR="00A37BE8">
        <w:rPr>
          <w:color w:val="000000" w:themeColor="text1"/>
        </w:rPr>
        <w:t>0</w:t>
      </w:r>
      <w:r w:rsidR="00A37BE8" w:rsidRPr="000567B0">
        <w:rPr>
          <w:color w:val="000000" w:themeColor="text1"/>
        </w:rPr>
        <w:t>), suppressed virus (0.</w:t>
      </w:r>
      <w:r w:rsidR="00A37BE8">
        <w:rPr>
          <w:color w:val="000000" w:themeColor="text1"/>
        </w:rPr>
        <w:t>82</w:t>
      </w:r>
      <w:r w:rsidR="00A37BE8" w:rsidRPr="000567B0">
        <w:rPr>
          <w:color w:val="000000" w:themeColor="text1"/>
        </w:rPr>
        <w:t>, 0.</w:t>
      </w:r>
      <w:r w:rsidR="00A37BE8">
        <w:rPr>
          <w:color w:val="000000" w:themeColor="text1"/>
        </w:rPr>
        <w:t>78</w:t>
      </w:r>
      <w:r w:rsidR="00A37BE8" w:rsidRPr="000567B0">
        <w:rPr>
          <w:color w:val="000000" w:themeColor="text1"/>
        </w:rPr>
        <w:t>), unsuppressed virus (0.7</w:t>
      </w:r>
      <w:r w:rsidR="00A37BE8">
        <w:rPr>
          <w:color w:val="000000" w:themeColor="text1"/>
        </w:rPr>
        <w:t>7</w:t>
      </w:r>
      <w:r w:rsidR="00A37BE8" w:rsidRPr="000567B0">
        <w:rPr>
          <w:color w:val="000000" w:themeColor="text1"/>
        </w:rPr>
        <w:t>, 0.7</w:t>
      </w:r>
      <w:r w:rsidR="00A37BE8">
        <w:rPr>
          <w:color w:val="000000" w:themeColor="text1"/>
        </w:rPr>
        <w:t>5</w:t>
      </w:r>
      <w:r w:rsidR="00A37BE8" w:rsidRPr="000567B0">
        <w:rPr>
          <w:color w:val="000000" w:themeColor="text1"/>
        </w:rPr>
        <w:t>)</w:t>
      </w:r>
      <w:r w:rsidR="00A37BE8">
        <w:rPr>
          <w:color w:val="000000" w:themeColor="text1"/>
        </w:rPr>
        <w:t>,</w:t>
      </w:r>
      <w:r w:rsidR="00A37BE8" w:rsidRPr="000567B0">
        <w:rPr>
          <w:color w:val="000000" w:themeColor="text1"/>
        </w:rPr>
        <w:t xml:space="preserve"> HIV mono-infected (0.</w:t>
      </w:r>
      <w:r w:rsidR="00A37BE8">
        <w:rPr>
          <w:color w:val="000000" w:themeColor="text1"/>
        </w:rPr>
        <w:t>82</w:t>
      </w:r>
      <w:r w:rsidR="00A37BE8" w:rsidRPr="000567B0">
        <w:rPr>
          <w:color w:val="000000" w:themeColor="text1"/>
        </w:rPr>
        <w:t>, 0.</w:t>
      </w:r>
      <w:r w:rsidR="00A37BE8">
        <w:rPr>
          <w:color w:val="000000" w:themeColor="text1"/>
        </w:rPr>
        <w:t>79</w:t>
      </w:r>
      <w:r w:rsidR="00A37BE8" w:rsidRPr="000567B0">
        <w:rPr>
          <w:color w:val="000000" w:themeColor="text1"/>
        </w:rPr>
        <w:t>) and HCV co-infected (0.7</w:t>
      </w:r>
      <w:r w:rsidR="00A37BE8">
        <w:rPr>
          <w:color w:val="000000" w:themeColor="text1"/>
        </w:rPr>
        <w:t>5</w:t>
      </w:r>
      <w:r w:rsidR="00A37BE8" w:rsidRPr="000567B0">
        <w:rPr>
          <w:color w:val="000000" w:themeColor="text1"/>
        </w:rPr>
        <w:t>, 0.7</w:t>
      </w:r>
      <w:r w:rsidR="00A37BE8">
        <w:rPr>
          <w:color w:val="000000" w:themeColor="text1"/>
        </w:rPr>
        <w:t>2</w:t>
      </w:r>
      <w:r w:rsidR="00A37BE8" w:rsidRPr="000567B0">
        <w:rPr>
          <w:color w:val="000000" w:themeColor="text1"/>
        </w:rPr>
        <w:t>)</w:t>
      </w:r>
      <w:r w:rsidR="00A37BE8">
        <w:rPr>
          <w:color w:val="000000" w:themeColor="text1"/>
        </w:rPr>
        <w:t xml:space="preserve"> and patients defined as low-risk (0.79, 0.73) and high-risk (0.79, 0.76).</w:t>
      </w:r>
      <w:r w:rsidR="00603AE9">
        <w:rPr>
          <w:color w:val="000000" w:themeColor="text1"/>
        </w:rPr>
        <w:t xml:space="preserve"> </w:t>
      </w:r>
      <w:r w:rsidR="006406A8">
        <w:rPr>
          <w:color w:val="000000" w:themeColor="text1"/>
        </w:rPr>
        <w:t>Mortality rates in both low</w:t>
      </w:r>
      <w:r w:rsidR="003805B0">
        <w:rPr>
          <w:color w:val="000000" w:themeColor="text1"/>
        </w:rPr>
        <w:t>-</w:t>
      </w:r>
      <w:r w:rsidR="006406A8">
        <w:rPr>
          <w:color w:val="000000" w:themeColor="text1"/>
        </w:rPr>
        <w:t>risk and high</w:t>
      </w:r>
      <w:r w:rsidR="003805B0">
        <w:rPr>
          <w:color w:val="000000" w:themeColor="text1"/>
        </w:rPr>
        <w:t>-</w:t>
      </w:r>
      <w:r w:rsidR="006406A8">
        <w:rPr>
          <w:color w:val="000000" w:themeColor="text1"/>
        </w:rPr>
        <w:t xml:space="preserve">risk patients </w:t>
      </w:r>
      <w:r w:rsidR="007D26DF">
        <w:rPr>
          <w:color w:val="000000" w:themeColor="text1"/>
        </w:rPr>
        <w:t xml:space="preserve">had </w:t>
      </w:r>
      <w:r w:rsidR="006406A8">
        <w:rPr>
          <w:color w:val="000000" w:themeColor="text1"/>
        </w:rPr>
        <w:t>strong and similar associations with VACS Index 2.0 score</w:t>
      </w:r>
      <w:r w:rsidR="00BF4DFB">
        <w:rPr>
          <w:color w:val="000000" w:themeColor="text1"/>
        </w:rPr>
        <w:t xml:space="preserve"> (Figure </w:t>
      </w:r>
      <w:r w:rsidR="00616592">
        <w:rPr>
          <w:color w:val="000000" w:themeColor="text1"/>
        </w:rPr>
        <w:t>4</w:t>
      </w:r>
      <w:r w:rsidR="00BF4DFB">
        <w:rPr>
          <w:color w:val="000000" w:themeColor="text1"/>
        </w:rPr>
        <w:t>)</w:t>
      </w:r>
      <w:r w:rsidR="006406A8">
        <w:rPr>
          <w:color w:val="000000" w:themeColor="text1"/>
        </w:rPr>
        <w:t>.</w:t>
      </w:r>
    </w:p>
    <w:p w14:paraId="087CD3E3" w14:textId="77777777" w:rsidR="009C7B84" w:rsidRDefault="00EE03DD">
      <w:pPr>
        <w:spacing w:after="200" w:line="276" w:lineRule="auto"/>
        <w:rPr>
          <w:b/>
          <w:color w:val="000000" w:themeColor="text1"/>
        </w:rPr>
      </w:pPr>
      <w:r>
        <w:rPr>
          <w:b/>
          <w:color w:val="000000" w:themeColor="text1"/>
        </w:rPr>
        <w:t xml:space="preserve"> </w:t>
      </w:r>
    </w:p>
    <w:p w14:paraId="37D955A6" w14:textId="77777777" w:rsidR="009D3FFB" w:rsidRPr="005B7C68" w:rsidRDefault="009D3FFB" w:rsidP="00C74D95">
      <w:pPr>
        <w:spacing w:after="200" w:line="480" w:lineRule="auto"/>
        <w:rPr>
          <w:b/>
          <w:color w:val="000000" w:themeColor="text1"/>
          <w:sz w:val="28"/>
          <w:szCs w:val="28"/>
        </w:rPr>
      </w:pPr>
      <w:r w:rsidRPr="005B7C68">
        <w:rPr>
          <w:b/>
          <w:color w:val="000000" w:themeColor="text1"/>
          <w:sz w:val="28"/>
          <w:szCs w:val="28"/>
        </w:rPr>
        <w:t>Discussion</w:t>
      </w:r>
    </w:p>
    <w:p w14:paraId="27B7A543" w14:textId="20417EA5" w:rsidR="00DC4529" w:rsidRDefault="00A66C4F" w:rsidP="00DC4529">
      <w:pPr>
        <w:spacing w:line="480" w:lineRule="auto"/>
        <w:ind w:firstLine="720"/>
        <w:jc w:val="both"/>
        <w:rPr>
          <w:color w:val="000000" w:themeColor="text1"/>
        </w:rPr>
      </w:pPr>
      <w:r w:rsidRPr="00CE5848">
        <w:rPr>
          <w:color w:val="000000" w:themeColor="text1"/>
        </w:rPr>
        <w:t>VAC</w:t>
      </w:r>
      <w:r>
        <w:rPr>
          <w:color w:val="000000" w:themeColor="text1"/>
        </w:rPr>
        <w:t>S</w:t>
      </w:r>
      <w:r w:rsidRPr="00CE5848">
        <w:rPr>
          <w:color w:val="000000" w:themeColor="text1"/>
        </w:rPr>
        <w:t xml:space="preserve"> Index</w:t>
      </w:r>
      <w:r>
        <w:rPr>
          <w:color w:val="000000" w:themeColor="text1"/>
        </w:rPr>
        <w:t xml:space="preserve"> 2.0 </w:t>
      </w:r>
      <w:r w:rsidR="007D26DF">
        <w:rPr>
          <w:color w:val="000000" w:themeColor="text1"/>
        </w:rPr>
        <w:t xml:space="preserve">had better </w:t>
      </w:r>
      <w:r>
        <w:rPr>
          <w:color w:val="000000" w:themeColor="text1"/>
        </w:rPr>
        <w:t xml:space="preserve">discrimination </w:t>
      </w:r>
      <w:r w:rsidR="00603AE9">
        <w:rPr>
          <w:color w:val="000000" w:themeColor="text1"/>
        </w:rPr>
        <w:t xml:space="preserve">than 1.0 </w:t>
      </w:r>
      <w:r>
        <w:rPr>
          <w:color w:val="000000" w:themeColor="text1"/>
        </w:rPr>
        <w:t xml:space="preserve">in development (VACS) and external validation (ART-CC) </w:t>
      </w:r>
      <w:r w:rsidR="007D26DF">
        <w:rPr>
          <w:color w:val="000000" w:themeColor="text1"/>
        </w:rPr>
        <w:t>data</w:t>
      </w:r>
      <w:r>
        <w:rPr>
          <w:color w:val="000000" w:themeColor="text1"/>
        </w:rPr>
        <w:t>.</w:t>
      </w:r>
      <w:r w:rsidRPr="00CE5848">
        <w:rPr>
          <w:color w:val="000000" w:themeColor="text1"/>
        </w:rPr>
        <w:t xml:space="preserve"> </w:t>
      </w:r>
      <w:r>
        <w:rPr>
          <w:color w:val="000000" w:themeColor="text1"/>
        </w:rPr>
        <w:t>This was achieved by study design; treating all predictors as continuous; and adding albumin, WBC, and BMI.</w:t>
      </w:r>
      <w:r w:rsidR="008447D7">
        <w:rPr>
          <w:color w:val="000000" w:themeColor="text1"/>
        </w:rPr>
        <w:t xml:space="preserve"> </w:t>
      </w:r>
      <w:r w:rsidR="000D7117">
        <w:rPr>
          <w:color w:val="000000" w:themeColor="text1"/>
        </w:rPr>
        <w:t>I</w:t>
      </w:r>
      <w:r w:rsidR="0087204A">
        <w:rPr>
          <w:color w:val="000000" w:themeColor="text1"/>
        </w:rPr>
        <w:t xml:space="preserve">mproved discrimination </w:t>
      </w:r>
      <w:r>
        <w:rPr>
          <w:color w:val="000000" w:themeColor="text1"/>
        </w:rPr>
        <w:t>was</w:t>
      </w:r>
      <w:r w:rsidR="0087204A">
        <w:rPr>
          <w:color w:val="000000" w:themeColor="text1"/>
        </w:rPr>
        <w:t xml:space="preserve"> evident across </w:t>
      </w:r>
      <w:r>
        <w:rPr>
          <w:color w:val="000000" w:themeColor="text1"/>
        </w:rPr>
        <w:t xml:space="preserve">a variety of </w:t>
      </w:r>
      <w:r w:rsidR="002A35FF">
        <w:rPr>
          <w:color w:val="000000" w:themeColor="text1"/>
        </w:rPr>
        <w:t>important</w:t>
      </w:r>
      <w:r>
        <w:rPr>
          <w:color w:val="000000" w:themeColor="text1"/>
        </w:rPr>
        <w:t xml:space="preserve"> subgroups</w:t>
      </w:r>
      <w:r w:rsidR="00C93EA4">
        <w:rPr>
          <w:color w:val="000000" w:themeColor="text1"/>
        </w:rPr>
        <w:t>, varying length of follow-up</w:t>
      </w:r>
      <w:r>
        <w:rPr>
          <w:color w:val="000000" w:themeColor="text1"/>
        </w:rPr>
        <w:t xml:space="preserve"> and </w:t>
      </w:r>
      <w:r w:rsidR="007D26DF">
        <w:rPr>
          <w:color w:val="000000" w:themeColor="text1"/>
        </w:rPr>
        <w:t xml:space="preserve">across ART-CC </w:t>
      </w:r>
      <w:r>
        <w:rPr>
          <w:color w:val="000000" w:themeColor="text1"/>
        </w:rPr>
        <w:t>cohorts</w:t>
      </w:r>
      <w:r w:rsidR="009E3CDF" w:rsidRPr="00CE5848">
        <w:rPr>
          <w:color w:val="000000" w:themeColor="text1"/>
        </w:rPr>
        <w:t>.</w:t>
      </w:r>
      <w:r w:rsidR="00AD78F6" w:rsidRPr="00CE5848">
        <w:rPr>
          <w:color w:val="000000" w:themeColor="text1"/>
        </w:rPr>
        <w:t xml:space="preserve"> </w:t>
      </w:r>
      <w:r w:rsidR="00DC4529">
        <w:rPr>
          <w:color w:val="000000" w:themeColor="text1"/>
        </w:rPr>
        <w:t>Improved discrimination</w:t>
      </w:r>
      <w:r w:rsidR="006508C9">
        <w:rPr>
          <w:color w:val="000000" w:themeColor="text1"/>
        </w:rPr>
        <w:t xml:space="preserve"> </w:t>
      </w:r>
      <w:r w:rsidR="00DC4529">
        <w:rPr>
          <w:color w:val="000000" w:themeColor="text1"/>
        </w:rPr>
        <w:t xml:space="preserve">was evident beyond c-statistics. Compared to </w:t>
      </w:r>
      <w:r w:rsidR="006508C9" w:rsidRPr="00CE5848">
        <w:rPr>
          <w:color w:val="000000" w:themeColor="text1"/>
        </w:rPr>
        <w:t>VAC</w:t>
      </w:r>
      <w:r w:rsidR="006508C9">
        <w:rPr>
          <w:color w:val="000000" w:themeColor="text1"/>
        </w:rPr>
        <w:t>S</w:t>
      </w:r>
      <w:r w:rsidR="006508C9" w:rsidRPr="00CE5848">
        <w:rPr>
          <w:color w:val="000000" w:themeColor="text1"/>
        </w:rPr>
        <w:t xml:space="preserve"> Index</w:t>
      </w:r>
      <w:r w:rsidR="006508C9">
        <w:rPr>
          <w:color w:val="000000" w:themeColor="text1"/>
        </w:rPr>
        <w:t xml:space="preserve"> 1.0</w:t>
      </w:r>
      <w:r w:rsidR="00DC4529">
        <w:rPr>
          <w:color w:val="000000" w:themeColor="text1"/>
        </w:rPr>
        <w:t xml:space="preserve">, </w:t>
      </w:r>
      <w:r w:rsidR="00506E6C">
        <w:rPr>
          <w:color w:val="000000" w:themeColor="text1"/>
        </w:rPr>
        <w:t xml:space="preserve">KM </w:t>
      </w:r>
      <w:r w:rsidR="00DC4529">
        <w:rPr>
          <w:color w:val="000000" w:themeColor="text1"/>
        </w:rPr>
        <w:t xml:space="preserve">plots comparing </w:t>
      </w:r>
      <w:r w:rsidR="00DC4529">
        <w:rPr>
          <w:color w:val="000000" w:themeColor="text1"/>
        </w:rPr>
        <w:lastRenderedPageBreak/>
        <w:t xml:space="preserve">deciles of </w:t>
      </w:r>
      <w:r w:rsidR="006508C9">
        <w:rPr>
          <w:color w:val="000000" w:themeColor="text1"/>
        </w:rPr>
        <w:t xml:space="preserve">2.0 </w:t>
      </w:r>
      <w:r w:rsidR="00DC4529">
        <w:rPr>
          <w:color w:val="000000" w:themeColor="text1"/>
        </w:rPr>
        <w:t>showed better separation of mortality risk during the first 6-12 months of follow-up</w:t>
      </w:r>
      <w:r w:rsidR="00BB54DF">
        <w:rPr>
          <w:color w:val="000000" w:themeColor="text1"/>
        </w:rPr>
        <w:t>,</w:t>
      </w:r>
      <w:r w:rsidR="00DC4529">
        <w:rPr>
          <w:color w:val="000000" w:themeColor="text1"/>
        </w:rPr>
        <w:t xml:space="preserve"> that persisted across the 5-year follow</w:t>
      </w:r>
      <w:r w:rsidR="00DA309A">
        <w:rPr>
          <w:color w:val="000000" w:themeColor="text1"/>
        </w:rPr>
        <w:t>-</w:t>
      </w:r>
      <w:r w:rsidR="00DC4529">
        <w:rPr>
          <w:color w:val="000000" w:themeColor="text1"/>
        </w:rPr>
        <w:t xml:space="preserve">up. In both low- and high-risk patients there was a strong and consistent gradient of higher mortality with increasing score. </w:t>
      </w:r>
      <w:r w:rsidR="00E23046">
        <w:t>I</w:t>
      </w:r>
      <w:r w:rsidR="00DC4529" w:rsidRPr="00B840C6">
        <w:t xml:space="preserve">mproved discrimination of VACS Index 2.0 </w:t>
      </w:r>
      <w:r w:rsidR="00BE629D">
        <w:t xml:space="preserve">was shown to be </w:t>
      </w:r>
      <w:r w:rsidR="006015C6" w:rsidRPr="00EC7751">
        <w:t>transportable</w:t>
      </w:r>
      <w:r w:rsidR="006015C6">
        <w:t xml:space="preserve"> to other settings</w:t>
      </w:r>
      <w:r w:rsidR="002D3553">
        <w:t xml:space="preserve"> </w:t>
      </w:r>
      <w:r w:rsidR="002D3553">
        <w:fldChar w:fldCharType="begin">
          <w:fldData xml:space="preserve">PEVuZE5vdGU+PENpdGU+PEF1dGhvcj5KdXN0aWNlPC9BdXRob3I+PFllYXI+MTk5OTwvWWVhcj48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</w:fldData>
        </w:fldChar>
      </w:r>
      <w:r w:rsidR="002D3553">
        <w:instrText xml:space="preserve"> ADDIN EN.CITE </w:instrText>
      </w:r>
      <w:r w:rsidR="002D3553">
        <w:fldChar w:fldCharType="begin">
          <w:fldData xml:space="preserve">PEVuZE5vdGU+PENpdGU+PEF1dGhvcj5KdXN0aWNlPC9BdXRob3I+PFllYXI+MTk5OTwvWWVhcj48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</w:fldData>
        </w:fldChar>
      </w:r>
      <w:r w:rsidR="002D3553">
        <w:instrText xml:space="preserve"> ADDIN EN.CITE.DATA </w:instrText>
      </w:r>
      <w:r w:rsidR="002D3553">
        <w:fldChar w:fldCharType="end"/>
      </w:r>
      <w:r w:rsidR="002D3553">
        <w:fldChar w:fldCharType="separate"/>
      </w:r>
      <w:r w:rsidR="002D3553">
        <w:rPr>
          <w:noProof/>
        </w:rPr>
        <w:t>[32]</w:t>
      </w:r>
      <w:r w:rsidR="002D3553">
        <w:fldChar w:fldCharType="end"/>
      </w:r>
      <w:r w:rsidR="00DC4529" w:rsidRPr="00B840C6">
        <w:t>.</w:t>
      </w:r>
      <w:r w:rsidR="00C93EA4">
        <w:t xml:space="preserve"> </w:t>
      </w:r>
    </w:p>
    <w:p w14:paraId="4B4BBAA7" w14:textId="77777777" w:rsidR="00A66C4F" w:rsidRPr="00CE5848" w:rsidRDefault="00A66C4F" w:rsidP="00A66C4F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>Thus, VACS I</w:t>
      </w:r>
      <w:r w:rsidRPr="00CE5848">
        <w:rPr>
          <w:color w:val="000000" w:themeColor="text1"/>
        </w:rPr>
        <w:t>ndex</w:t>
      </w:r>
      <w:r>
        <w:rPr>
          <w:color w:val="000000" w:themeColor="text1"/>
        </w:rPr>
        <w:t xml:space="preserve"> 2.0</w:t>
      </w:r>
      <w:r w:rsidRPr="00CE5848">
        <w:rPr>
          <w:color w:val="000000" w:themeColor="text1"/>
        </w:rPr>
        <w:t xml:space="preserve"> can </w:t>
      </w:r>
      <w:r>
        <w:rPr>
          <w:color w:val="000000" w:themeColor="text1"/>
        </w:rPr>
        <w:t xml:space="preserve">be used as a </w:t>
      </w:r>
      <w:r w:rsidR="007D26DF">
        <w:rPr>
          <w:color w:val="000000" w:themeColor="text1"/>
        </w:rPr>
        <w:t xml:space="preserve">measure </w:t>
      </w:r>
      <w:r>
        <w:rPr>
          <w:color w:val="000000" w:themeColor="text1"/>
        </w:rPr>
        <w:t xml:space="preserve">of </w:t>
      </w:r>
      <w:r w:rsidRPr="00CE5848">
        <w:rPr>
          <w:color w:val="000000" w:themeColor="text1"/>
        </w:rPr>
        <w:t>disease</w:t>
      </w:r>
      <w:r>
        <w:rPr>
          <w:color w:val="000000" w:themeColor="text1"/>
        </w:rPr>
        <w:t xml:space="preserve"> burden</w:t>
      </w:r>
      <w:r w:rsidRPr="00CE5848">
        <w:rPr>
          <w:color w:val="000000" w:themeColor="text1"/>
        </w:rPr>
        <w:t xml:space="preserve"> </w:t>
      </w:r>
      <w:r>
        <w:rPr>
          <w:color w:val="000000" w:themeColor="text1"/>
        </w:rPr>
        <w:t>for risk</w:t>
      </w:r>
      <w:r w:rsidRPr="00CE5848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djustment and/or as an </w:t>
      </w:r>
      <w:r w:rsidRPr="00CE5848">
        <w:rPr>
          <w:color w:val="000000" w:themeColor="text1"/>
        </w:rPr>
        <w:t xml:space="preserve">outcome for </w:t>
      </w:r>
      <w:r>
        <w:rPr>
          <w:color w:val="000000" w:themeColor="text1"/>
        </w:rPr>
        <w:t xml:space="preserve">clinical </w:t>
      </w:r>
      <w:r w:rsidRPr="00CE5848">
        <w:rPr>
          <w:color w:val="000000" w:themeColor="text1"/>
        </w:rPr>
        <w:t>research</w:t>
      </w:r>
      <w:r>
        <w:rPr>
          <w:color w:val="000000" w:themeColor="text1"/>
        </w:rPr>
        <w:t xml:space="preserve">. With </w:t>
      </w:r>
      <w:r w:rsidRPr="00CE5848">
        <w:rPr>
          <w:color w:val="000000" w:themeColor="text1"/>
        </w:rPr>
        <w:t>automated calculation</w:t>
      </w:r>
      <w:r>
        <w:rPr>
          <w:color w:val="000000" w:themeColor="text1"/>
        </w:rPr>
        <w:t xml:space="preserve"> and risk interpretation by way of smartphone apps, online calculators, or decision support modules in EHRs, it can also be incorporated in</w:t>
      </w:r>
      <w:r w:rsidRPr="00CE5848">
        <w:rPr>
          <w:color w:val="000000" w:themeColor="text1"/>
        </w:rPr>
        <w:t xml:space="preserve"> </w:t>
      </w:r>
      <w:r>
        <w:rPr>
          <w:color w:val="000000" w:themeColor="text1"/>
        </w:rPr>
        <w:t>medical decision making</w:t>
      </w:r>
      <w:r w:rsidRPr="00CE5848">
        <w:rPr>
          <w:color w:val="000000" w:themeColor="text1"/>
        </w:rPr>
        <w:t xml:space="preserve">. </w:t>
      </w:r>
    </w:p>
    <w:p w14:paraId="3344852A" w14:textId="0A25C056" w:rsidR="001A6B37" w:rsidRPr="008729F4" w:rsidRDefault="00B94219" w:rsidP="00B94219">
      <w:pPr>
        <w:spacing w:line="480" w:lineRule="auto"/>
        <w:ind w:firstLine="720"/>
      </w:pPr>
      <w:r>
        <w:rPr>
          <w:color w:val="000000" w:themeColor="text1"/>
        </w:rPr>
        <w:t>Generalizability of VACS Index 2.0 was likely enhanced by</w:t>
      </w:r>
      <w:r w:rsidR="00195D3C">
        <w:rPr>
          <w:color w:val="000000" w:themeColor="text1"/>
        </w:rPr>
        <w:t xml:space="preserve"> </w:t>
      </w:r>
      <w:r w:rsidR="002A35FF">
        <w:rPr>
          <w:color w:val="000000" w:themeColor="text1"/>
        </w:rPr>
        <w:t>our</w:t>
      </w:r>
      <w:r w:rsidR="00195D3C">
        <w:rPr>
          <w:color w:val="000000" w:themeColor="text1"/>
        </w:rPr>
        <w:t xml:space="preserve"> </w:t>
      </w:r>
      <w:r w:rsidR="00E23046">
        <w:rPr>
          <w:color w:val="000000" w:themeColor="text1"/>
        </w:rPr>
        <w:t xml:space="preserve">study </w:t>
      </w:r>
      <w:r w:rsidR="007D26DF">
        <w:rPr>
          <w:color w:val="000000" w:themeColor="text1"/>
        </w:rPr>
        <w:t>design</w:t>
      </w:r>
      <w:r w:rsidR="00E30AC8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="002377F4">
        <w:rPr>
          <w:color w:val="000000" w:themeColor="text1"/>
        </w:rPr>
        <w:t xml:space="preserve">Because we started follow-up from a randomly selected date, the index was designed around a typical patient in care, rather than optimizing for some fixed point </w:t>
      </w:r>
      <w:r w:rsidR="002A35FF">
        <w:rPr>
          <w:color w:val="000000" w:themeColor="text1"/>
        </w:rPr>
        <w:t>in clinical manag</w:t>
      </w:r>
      <w:r w:rsidR="00195D3C">
        <w:rPr>
          <w:color w:val="000000" w:themeColor="text1"/>
        </w:rPr>
        <w:t>e</w:t>
      </w:r>
      <w:r w:rsidR="002A35FF">
        <w:rPr>
          <w:color w:val="000000" w:themeColor="text1"/>
        </w:rPr>
        <w:t>ment</w:t>
      </w:r>
      <w:r w:rsidR="002377F4">
        <w:rPr>
          <w:color w:val="000000" w:themeColor="text1"/>
        </w:rPr>
        <w:t xml:space="preserve">. </w:t>
      </w:r>
      <w:r w:rsidR="008729F4">
        <w:rPr>
          <w:color w:val="000000" w:themeColor="text1"/>
        </w:rPr>
        <w:t>Including lab</w:t>
      </w:r>
      <w:r w:rsidR="00BF10FF">
        <w:rPr>
          <w:color w:val="000000" w:themeColor="text1"/>
        </w:rPr>
        <w:t>oratory values</w:t>
      </w:r>
      <w:r w:rsidR="008729F4">
        <w:rPr>
          <w:color w:val="000000" w:themeColor="text1"/>
        </w:rPr>
        <w:t xml:space="preserve"> obtained during hospitalization increased the range of severity of illness </w:t>
      </w:r>
      <w:r w:rsidR="00DC4529">
        <w:rPr>
          <w:color w:val="000000" w:themeColor="text1"/>
        </w:rPr>
        <w:t xml:space="preserve">represented in </w:t>
      </w:r>
      <w:r w:rsidR="008729F4">
        <w:rPr>
          <w:color w:val="000000" w:themeColor="text1"/>
        </w:rPr>
        <w:t>model development</w:t>
      </w:r>
      <w:r w:rsidR="00DC4529">
        <w:rPr>
          <w:color w:val="000000" w:themeColor="text1"/>
        </w:rPr>
        <w:t xml:space="preserve"> data</w:t>
      </w:r>
      <w:r w:rsidR="008729F4">
        <w:rPr>
          <w:color w:val="000000" w:themeColor="text1"/>
        </w:rPr>
        <w:t>.</w:t>
      </w:r>
    </w:p>
    <w:p w14:paraId="66B576B2" w14:textId="3FBFFE5C" w:rsidR="00B94219" w:rsidRDefault="00B94219" w:rsidP="00B94219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VACS Index 2.0 predictors are continuous, offering important advantages over the thresholds in VACS Index 1.0. For example, on the day a patient </w:t>
      </w:r>
      <w:r w:rsidR="0013783F">
        <w:rPr>
          <w:color w:val="000000" w:themeColor="text1"/>
        </w:rPr>
        <w:t xml:space="preserve">turns 50 the </w:t>
      </w:r>
      <w:r w:rsidR="00444005">
        <w:rPr>
          <w:color w:val="000000" w:themeColor="text1"/>
        </w:rPr>
        <w:t xml:space="preserve">VACS Index 1.0 </w:t>
      </w:r>
      <w:r>
        <w:rPr>
          <w:color w:val="000000" w:themeColor="text1"/>
        </w:rPr>
        <w:t>score</w:t>
      </w:r>
      <w:r w:rsidR="0013783F">
        <w:rPr>
          <w:color w:val="000000" w:themeColor="text1"/>
        </w:rPr>
        <w:t xml:space="preserve"> increases by 12 points</w:t>
      </w:r>
      <w:r>
        <w:rPr>
          <w:color w:val="000000" w:themeColor="text1"/>
        </w:rPr>
        <w:t>, translating to</w:t>
      </w:r>
      <w:r w:rsidR="0033623E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roughly 40% increased risk of mortality. While this risk is accurate </w:t>
      </w:r>
      <w:r w:rsidR="0080154A">
        <w:rPr>
          <w:color w:val="000000" w:themeColor="text1"/>
        </w:rPr>
        <w:t xml:space="preserve">in </w:t>
      </w:r>
      <w:r w:rsidR="00444005">
        <w:rPr>
          <w:color w:val="000000" w:themeColor="text1"/>
        </w:rPr>
        <w:t xml:space="preserve">aggregate </w:t>
      </w:r>
      <w:r>
        <w:rPr>
          <w:color w:val="000000" w:themeColor="text1"/>
        </w:rPr>
        <w:t xml:space="preserve">for those aged 50-64 years, </w:t>
      </w:r>
      <w:r w:rsidR="00A9596D">
        <w:rPr>
          <w:color w:val="000000" w:themeColor="text1"/>
        </w:rPr>
        <w:t>no</w:t>
      </w:r>
      <w:r>
        <w:rPr>
          <w:color w:val="000000" w:themeColor="text1"/>
        </w:rPr>
        <w:t xml:space="preserve"> individual </w:t>
      </w:r>
      <w:r w:rsidR="00A9596D">
        <w:rPr>
          <w:color w:val="000000" w:themeColor="text1"/>
        </w:rPr>
        <w:t xml:space="preserve">would experience </w:t>
      </w:r>
      <w:r>
        <w:rPr>
          <w:color w:val="000000" w:themeColor="text1"/>
        </w:rPr>
        <w:t>such a</w:t>
      </w:r>
      <w:r w:rsidR="007C0625">
        <w:rPr>
          <w:color w:val="000000" w:themeColor="text1"/>
        </w:rPr>
        <w:t>n abrupt</w:t>
      </w:r>
      <w:r w:rsidR="00444005">
        <w:rPr>
          <w:color w:val="000000" w:themeColor="text1"/>
        </w:rPr>
        <w:t xml:space="preserve"> change</w:t>
      </w:r>
      <w:r>
        <w:rPr>
          <w:color w:val="000000" w:themeColor="text1"/>
        </w:rPr>
        <w:t xml:space="preserve">. VACS Index 2.0 </w:t>
      </w:r>
      <w:r w:rsidR="00444005">
        <w:rPr>
          <w:color w:val="000000" w:themeColor="text1"/>
        </w:rPr>
        <w:t>models</w:t>
      </w:r>
      <w:r>
        <w:rPr>
          <w:color w:val="000000" w:themeColor="text1"/>
        </w:rPr>
        <w:t xml:space="preserve"> this </w:t>
      </w:r>
      <w:r w:rsidR="007C0625">
        <w:rPr>
          <w:color w:val="000000" w:themeColor="text1"/>
        </w:rPr>
        <w:t xml:space="preserve">change in </w:t>
      </w:r>
      <w:r>
        <w:rPr>
          <w:color w:val="000000" w:themeColor="text1"/>
        </w:rPr>
        <w:t xml:space="preserve">risk </w:t>
      </w:r>
      <w:r w:rsidR="00444005">
        <w:rPr>
          <w:color w:val="000000" w:themeColor="text1"/>
        </w:rPr>
        <w:t xml:space="preserve">smoothly </w:t>
      </w:r>
      <w:r>
        <w:rPr>
          <w:color w:val="000000" w:themeColor="text1"/>
        </w:rPr>
        <w:t xml:space="preserve">across ages. </w:t>
      </w:r>
      <w:r w:rsidR="00444005">
        <w:rPr>
          <w:color w:val="000000" w:themeColor="text1"/>
        </w:rPr>
        <w:t>T</w:t>
      </w:r>
      <w:r>
        <w:rPr>
          <w:color w:val="000000" w:themeColor="text1"/>
        </w:rPr>
        <w:t xml:space="preserve">hresholds </w:t>
      </w:r>
      <w:r w:rsidR="00444005">
        <w:rPr>
          <w:color w:val="000000" w:themeColor="text1"/>
        </w:rPr>
        <w:t xml:space="preserve">in VACS Index 1.0 </w:t>
      </w:r>
      <w:r>
        <w:rPr>
          <w:color w:val="000000" w:themeColor="text1"/>
        </w:rPr>
        <w:t xml:space="preserve">limited investigator’s ability to use the index as an outcome to detect change from baseline to end of observation. </w:t>
      </w:r>
      <w:r w:rsidR="00603AE9">
        <w:rPr>
          <w:color w:val="000000" w:themeColor="text1"/>
        </w:rPr>
        <w:t xml:space="preserve">With </w:t>
      </w:r>
      <w:r>
        <w:rPr>
          <w:color w:val="000000" w:themeColor="text1"/>
        </w:rPr>
        <w:t xml:space="preserve">continuous variables more subtle </w:t>
      </w:r>
      <w:r w:rsidR="007045A9">
        <w:rPr>
          <w:color w:val="000000" w:themeColor="text1"/>
        </w:rPr>
        <w:t xml:space="preserve">changes in risk can be detected, enhancing suitability for longitudinal patient </w:t>
      </w:r>
      <w:r w:rsidR="00A9596D">
        <w:rPr>
          <w:color w:val="000000" w:themeColor="text1"/>
        </w:rPr>
        <w:t>management</w:t>
      </w:r>
      <w:r w:rsidR="007045A9">
        <w:rPr>
          <w:color w:val="000000" w:themeColor="text1"/>
        </w:rPr>
        <w:t>.</w:t>
      </w:r>
    </w:p>
    <w:p w14:paraId="5A976DB8" w14:textId="7F6ADD22" w:rsidR="00153663" w:rsidRDefault="00B94219" w:rsidP="00B94219">
      <w:pPr>
        <w:spacing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Addition of albumin, WBC, and BMI enhanced discrimination of the </w:t>
      </w:r>
      <w:r w:rsidR="00EF3C48">
        <w:rPr>
          <w:color w:val="000000" w:themeColor="text1"/>
        </w:rPr>
        <w:t>i</w:t>
      </w:r>
      <w:r>
        <w:rPr>
          <w:color w:val="000000" w:themeColor="text1"/>
        </w:rPr>
        <w:t>ndex</w:t>
      </w:r>
      <w:r w:rsidR="00E30AC8">
        <w:rPr>
          <w:color w:val="000000" w:themeColor="text1"/>
        </w:rPr>
        <w:t>,</w:t>
      </w:r>
      <w:r>
        <w:rPr>
          <w:color w:val="000000" w:themeColor="text1"/>
        </w:rPr>
        <w:t xml:space="preserve"> </w:t>
      </w:r>
      <w:r w:rsidR="00DC4529">
        <w:rPr>
          <w:color w:val="000000" w:themeColor="text1"/>
        </w:rPr>
        <w:t xml:space="preserve">and </w:t>
      </w:r>
      <w:r>
        <w:rPr>
          <w:color w:val="000000" w:themeColor="text1"/>
        </w:rPr>
        <w:t xml:space="preserve">provided interesting insights. </w:t>
      </w:r>
      <w:r w:rsidR="0033623E">
        <w:rPr>
          <w:color w:val="000000" w:themeColor="text1"/>
        </w:rPr>
        <w:t>After age</w:t>
      </w:r>
      <w:r>
        <w:rPr>
          <w:color w:val="000000" w:themeColor="text1"/>
        </w:rPr>
        <w:t>, albumin</w:t>
      </w:r>
      <w:r w:rsidR="00CA1D69">
        <w:rPr>
          <w:color w:val="000000" w:themeColor="text1"/>
        </w:rPr>
        <w:t xml:space="preserve"> is</w:t>
      </w:r>
      <w:r>
        <w:rPr>
          <w:color w:val="000000" w:themeColor="text1"/>
        </w:rPr>
        <w:t xml:space="preserve"> the single most important marker of general health in the model. </w:t>
      </w:r>
      <w:r w:rsidR="002F5DFE">
        <w:rPr>
          <w:color w:val="000000" w:themeColor="text1"/>
        </w:rPr>
        <w:t xml:space="preserve">Low serum albumin may be associated with multiple </w:t>
      </w:r>
      <w:r w:rsidR="00603AE9">
        <w:rPr>
          <w:color w:val="000000" w:themeColor="text1"/>
        </w:rPr>
        <w:t>HIV-</w:t>
      </w:r>
      <w:r w:rsidR="002F5DFE">
        <w:rPr>
          <w:color w:val="000000" w:themeColor="text1"/>
        </w:rPr>
        <w:t xml:space="preserve">related </w:t>
      </w:r>
      <w:r w:rsidR="00603AE9">
        <w:rPr>
          <w:color w:val="000000" w:themeColor="text1"/>
        </w:rPr>
        <w:t>conditions</w:t>
      </w:r>
      <w:r w:rsidR="002F5DFE">
        <w:rPr>
          <w:color w:val="000000" w:themeColor="text1"/>
        </w:rPr>
        <w:t xml:space="preserve"> (e.g. poor nutritional status, inflammation, nephropathy, and liver disease).</w:t>
      </w:r>
      <w:r w:rsidR="007C0625">
        <w:rPr>
          <w:color w:val="000000" w:themeColor="text1"/>
        </w:rPr>
        <w:t xml:space="preserve"> We suspect that albumin is particularly important as an added indication of liver disease, which is increasingly common </w:t>
      </w:r>
      <w:r w:rsidR="007C0625">
        <w:rPr>
          <w:color w:val="000000" w:themeColor="text1"/>
        </w:rPr>
        <w:lastRenderedPageBreak/>
        <w:t>among those aging with HIV. In VACS Index 1.0 liver injury was only ascertained with FIB-4 and an indicator for HCV infection. Albumin measures liver synthetic function</w:t>
      </w:r>
      <w:r w:rsidR="00A9596D">
        <w:rPr>
          <w:color w:val="000000" w:themeColor="text1"/>
        </w:rPr>
        <w:t>,</w:t>
      </w:r>
      <w:r w:rsidR="007C0625">
        <w:rPr>
          <w:color w:val="000000" w:themeColor="text1"/>
        </w:rPr>
        <w:t xml:space="preserve"> thus enhancing detection of injury.</w:t>
      </w:r>
      <w:r w:rsidR="007045A9">
        <w:rPr>
          <w:color w:val="000000" w:themeColor="text1"/>
        </w:rPr>
        <w:t xml:space="preserve"> </w:t>
      </w:r>
      <w:r w:rsidR="00153663" w:rsidRPr="00153663">
        <w:rPr>
          <w:color w:val="000000" w:themeColor="text1"/>
        </w:rPr>
        <w:t xml:space="preserve">We chose not to include hospitalization as a predictor </w:t>
      </w:r>
      <w:r w:rsidR="00965EF5">
        <w:rPr>
          <w:color w:val="000000" w:themeColor="text1"/>
        </w:rPr>
        <w:t>because w</w:t>
      </w:r>
      <w:r w:rsidR="00153663" w:rsidRPr="00153663">
        <w:rPr>
          <w:color w:val="000000" w:themeColor="text1"/>
        </w:rPr>
        <w:t xml:space="preserve">e want to use the </w:t>
      </w:r>
      <w:r w:rsidR="00EF3C48">
        <w:rPr>
          <w:color w:val="000000" w:themeColor="text1"/>
        </w:rPr>
        <w:t>i</w:t>
      </w:r>
      <w:r w:rsidR="00153663" w:rsidRPr="00153663">
        <w:rPr>
          <w:color w:val="000000" w:themeColor="text1"/>
        </w:rPr>
        <w:t xml:space="preserve">ndex to predict future hospitalization. </w:t>
      </w:r>
      <w:r w:rsidR="00965EF5">
        <w:rPr>
          <w:color w:val="000000" w:themeColor="text1"/>
        </w:rPr>
        <w:t>Also</w:t>
      </w:r>
      <w:r w:rsidR="00DA309A">
        <w:rPr>
          <w:color w:val="000000" w:themeColor="text1"/>
        </w:rPr>
        <w:t>,</w:t>
      </w:r>
      <w:r w:rsidR="00965EF5">
        <w:rPr>
          <w:color w:val="000000" w:themeColor="text1"/>
        </w:rPr>
        <w:t xml:space="preserve"> h</w:t>
      </w:r>
      <w:r w:rsidR="00153663" w:rsidRPr="00153663">
        <w:rPr>
          <w:color w:val="000000" w:themeColor="text1"/>
        </w:rPr>
        <w:t xml:space="preserve">ospitalization can be considered a downstream </w:t>
      </w:r>
      <w:r w:rsidR="00A9596D">
        <w:rPr>
          <w:color w:val="000000" w:themeColor="text1"/>
        </w:rPr>
        <w:t>event</w:t>
      </w:r>
      <w:r w:rsidR="00A9596D" w:rsidRPr="00153663">
        <w:rPr>
          <w:color w:val="000000" w:themeColor="text1"/>
        </w:rPr>
        <w:t xml:space="preserve"> </w:t>
      </w:r>
      <w:r w:rsidR="00153663" w:rsidRPr="00153663">
        <w:rPr>
          <w:color w:val="000000" w:themeColor="text1"/>
        </w:rPr>
        <w:t>in the causal pathway between VACS Index components and death</w:t>
      </w:r>
      <w:r w:rsidR="008D22F0">
        <w:rPr>
          <w:color w:val="000000" w:themeColor="text1"/>
        </w:rPr>
        <w:t>.</w:t>
      </w:r>
      <w:r w:rsidR="00153663" w:rsidRPr="00153663">
        <w:rPr>
          <w:color w:val="000000" w:themeColor="text1"/>
        </w:rPr>
        <w:t xml:space="preserve"> </w:t>
      </w:r>
      <w:r w:rsidR="00A9596D">
        <w:rPr>
          <w:color w:val="000000" w:themeColor="text1"/>
        </w:rPr>
        <w:t>I</w:t>
      </w:r>
      <w:r w:rsidR="00153663" w:rsidRPr="00153663">
        <w:rPr>
          <w:color w:val="000000" w:themeColor="text1"/>
        </w:rPr>
        <w:t xml:space="preserve">nclusion would obfuscate associations with validated predictors. Finally, varying </w:t>
      </w:r>
      <w:r w:rsidR="00A9596D">
        <w:rPr>
          <w:color w:val="000000" w:themeColor="text1"/>
        </w:rPr>
        <w:t>reasons for</w:t>
      </w:r>
      <w:r w:rsidR="00A9596D" w:rsidRPr="00153663">
        <w:rPr>
          <w:color w:val="000000" w:themeColor="text1"/>
        </w:rPr>
        <w:t xml:space="preserve"> </w:t>
      </w:r>
      <w:r w:rsidR="00153663" w:rsidRPr="00153663">
        <w:rPr>
          <w:color w:val="000000" w:themeColor="text1"/>
        </w:rPr>
        <w:t xml:space="preserve">hospitalization have different associations with mortality. </w:t>
      </w:r>
    </w:p>
    <w:p w14:paraId="7E590AA0" w14:textId="41B2544B" w:rsidR="007045A9" w:rsidRDefault="007045A9" w:rsidP="007045A9">
      <w:pPr>
        <w:spacing w:line="480" w:lineRule="auto"/>
        <w:ind w:firstLine="720"/>
        <w:rPr>
          <w:color w:val="000000" w:themeColor="text1"/>
        </w:rPr>
      </w:pPr>
      <w:r w:rsidRPr="001A6B37">
        <w:rPr>
          <w:color w:val="000000" w:themeColor="text1"/>
        </w:rPr>
        <w:t>VACS Index 2.0 is a stronger predictor</w:t>
      </w:r>
      <w:r>
        <w:rPr>
          <w:color w:val="000000" w:themeColor="text1"/>
        </w:rPr>
        <w:t xml:space="preserve"> than </w:t>
      </w:r>
      <w:r w:rsidR="00A9596D">
        <w:rPr>
          <w:color w:val="000000" w:themeColor="text1"/>
        </w:rPr>
        <w:t>1.0</w:t>
      </w:r>
      <w:r w:rsidRPr="001A6B37">
        <w:rPr>
          <w:color w:val="000000" w:themeColor="text1"/>
        </w:rPr>
        <w:t>. Despite having similar range</w:t>
      </w:r>
      <w:r w:rsidR="00BE629D">
        <w:rPr>
          <w:color w:val="000000" w:themeColor="text1"/>
        </w:rPr>
        <w:t>s</w:t>
      </w:r>
      <w:r w:rsidRPr="001A6B37">
        <w:rPr>
          <w:color w:val="000000" w:themeColor="text1"/>
        </w:rPr>
        <w:t xml:space="preserve"> of scores, the hazard ratio for 5-year, all-cause mortality increased from 1.221 (1.216-1.227) per 5 points with VACS Index 1.0, to 1.307 (1.300-1.314) per 5 points with VACS Index 2.0. VACS Index 2.0 is better able to identify high-risk patients with</w:t>
      </w:r>
      <w:r w:rsidR="00DA309A">
        <w:rPr>
          <w:color w:val="000000" w:themeColor="text1"/>
        </w:rPr>
        <w:t>in</w:t>
      </w:r>
      <w:r w:rsidRPr="001A6B37">
        <w:rPr>
          <w:color w:val="000000" w:themeColor="text1"/>
        </w:rPr>
        <w:t xml:space="preserve"> 6 months of follow-up. In the 10th decile on </w:t>
      </w:r>
      <w:r w:rsidR="00506E6C">
        <w:rPr>
          <w:color w:val="000000" w:themeColor="text1"/>
        </w:rPr>
        <w:t>KM</w:t>
      </w:r>
      <w:r w:rsidRPr="001A6B37">
        <w:rPr>
          <w:color w:val="000000" w:themeColor="text1"/>
        </w:rPr>
        <w:t xml:space="preserve"> plots, estimated 6-month survival in VACS patients decreased from 61% with VACS Index 1.0 to 51% with VACS Index 2.0. In ART-CC this change was 74% to 59%.</w:t>
      </w:r>
    </w:p>
    <w:p w14:paraId="38F993B6" w14:textId="523809A1" w:rsidR="00D5631B" w:rsidRDefault="00B840C6" w:rsidP="00001B08">
      <w:pPr>
        <w:pStyle w:val="Doublespaced"/>
        <w:ind w:firstLine="720"/>
      </w:pPr>
      <w:r>
        <w:rPr>
          <w:color w:val="000000" w:themeColor="text1"/>
        </w:rPr>
        <w:t>I</w:t>
      </w:r>
      <w:r>
        <w:t xml:space="preserve">nterestingly, VACS Index 2.0 had higher discrimination in validation (ART-CC) than in development (VACS). </w:t>
      </w:r>
      <w:r w:rsidR="00D5631B" w:rsidRPr="00FC703C">
        <w:t xml:space="preserve">This was also observed in validation of VACS Index </w:t>
      </w:r>
      <w:r w:rsidR="0033623E">
        <w:t xml:space="preserve">1.0 </w:t>
      </w:r>
      <w:r w:rsidR="00D5631B" w:rsidRPr="00FC703C">
        <w:t>in ART-CC</w:t>
      </w:r>
      <w:r w:rsidR="00831007">
        <w:t xml:space="preserve"> </w:t>
      </w:r>
      <w:r w:rsidR="00DE3D46"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instrText xml:space="preserve"> ADDIN EN.CITE </w:instrText>
      </w:r>
      <w:r w:rsidR="00096C28">
        <w:fldChar w:fldCharType="begin">
          <w:fldData xml:space="preserve">PEVuZE5vdGU+PENpdGU+PEF1dGhvcj5UYXRlPC9BdXRob3I+PFllYXI+MjAxMzwvWWVhcj48UmVj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</w:fldData>
        </w:fldChar>
      </w:r>
      <w:r w:rsidR="00096C28">
        <w:instrText xml:space="preserve"> ADDIN EN.CITE.DATA </w:instrText>
      </w:r>
      <w:r w:rsidR="00096C28">
        <w:fldChar w:fldCharType="end"/>
      </w:r>
      <w:r w:rsidR="00DE3D46">
        <w:fldChar w:fldCharType="separate"/>
      </w:r>
      <w:r w:rsidR="00096C28">
        <w:rPr>
          <w:noProof/>
        </w:rPr>
        <w:t>[5]</w:t>
      </w:r>
      <w:r w:rsidR="00DE3D46">
        <w:fldChar w:fldCharType="end"/>
      </w:r>
      <w:r w:rsidR="00D5631B" w:rsidRPr="00FC703C">
        <w:t xml:space="preserve">. </w:t>
      </w:r>
      <w:r w:rsidR="005430C9">
        <w:t>There are several possible explanations</w:t>
      </w:r>
      <w:r w:rsidR="00FC703C" w:rsidRPr="00FC703C">
        <w:t>. First, follow</w:t>
      </w:r>
      <w:r w:rsidR="00DA309A">
        <w:t>-</w:t>
      </w:r>
      <w:r w:rsidR="00FC703C" w:rsidRPr="00FC703C">
        <w:t xml:space="preserve">up time in ART-CC </w:t>
      </w:r>
      <w:r w:rsidR="00DA309A">
        <w:t>was</w:t>
      </w:r>
      <w:r w:rsidR="00FC703C" w:rsidRPr="00FC703C">
        <w:t xml:space="preserve"> </w:t>
      </w:r>
      <w:r w:rsidR="00225BB7">
        <w:t>short</w:t>
      </w:r>
      <w:r w:rsidR="00FC703C" w:rsidRPr="00FC703C">
        <w:t>er</w:t>
      </w:r>
      <w:r w:rsidR="004C0CF7">
        <w:t>.</w:t>
      </w:r>
      <w:r w:rsidR="00FC703C" w:rsidRPr="00FC703C">
        <w:t xml:space="preserve"> </w:t>
      </w:r>
      <w:r w:rsidR="00A9596D">
        <w:t>A</w:t>
      </w:r>
      <w:r w:rsidR="00FC703C" w:rsidRPr="00FC703C">
        <w:t xml:space="preserve">ll else equal, </w:t>
      </w:r>
      <w:r w:rsidR="009E03ED">
        <w:t>proximal</w:t>
      </w:r>
      <w:r w:rsidR="009E03ED" w:rsidRPr="00FC703C">
        <w:t xml:space="preserve"> </w:t>
      </w:r>
      <w:r w:rsidR="00FC703C" w:rsidRPr="00FC703C">
        <w:t xml:space="preserve">deaths are easier to predict than distant deaths. Second, ART-CC subjects are younger and discrimination is slightly better among those under 50 years. Finally, the index is not designed to detect risk of </w:t>
      </w:r>
      <w:r w:rsidR="00F83732">
        <w:t xml:space="preserve">unnatural deaths, such as suicide, </w:t>
      </w:r>
      <w:r w:rsidR="00FC703C" w:rsidRPr="00FC703C">
        <w:t>accident</w:t>
      </w:r>
      <w:r>
        <w:t>,</w:t>
      </w:r>
      <w:r w:rsidR="00F83732">
        <w:t xml:space="preserve"> or overdose</w:t>
      </w:r>
      <w:r w:rsidR="00DC4529">
        <w:t xml:space="preserve">. </w:t>
      </w:r>
      <w:r w:rsidR="00A9596D">
        <w:t xml:space="preserve">Such </w:t>
      </w:r>
      <w:r w:rsidR="00730196">
        <w:t>death</w:t>
      </w:r>
      <w:r w:rsidR="005B703A">
        <w:t>s are</w:t>
      </w:r>
      <w:r w:rsidR="00730196">
        <w:t xml:space="preserve"> more common in veteran population</w:t>
      </w:r>
      <w:r w:rsidR="00445389">
        <w:t>s</w:t>
      </w:r>
      <w:r w:rsidR="00EE6FAF">
        <w:t xml:space="preserve"> </w:t>
      </w:r>
      <w:r w:rsidR="0032008E">
        <w:fldChar w:fldCharType="begin">
          <w:fldData xml:space="preserve">PEVuZE5vdGU+PENpdGU+PEF1dGhvcj5TaW1rdXMgSzwvQXV0aG9yPjxZZWFyPjIwMTc8L1llYXI+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</w:fldData>
        </w:fldChar>
      </w:r>
      <w:r w:rsidR="002D3553">
        <w:instrText xml:space="preserve"> ADDIN EN.CITE </w:instrText>
      </w:r>
      <w:r w:rsidR="002D3553">
        <w:fldChar w:fldCharType="begin">
          <w:fldData xml:space="preserve">PEVuZE5vdGU+PENpdGU+PEF1dGhvcj5TaW1rdXMgSzwvQXV0aG9yPjxZZWFyPjIwMTc8L1llYXI+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</w:fldData>
        </w:fldChar>
      </w:r>
      <w:r w:rsidR="002D3553">
        <w:instrText xml:space="preserve"> ADDIN EN.CITE.DATA </w:instrText>
      </w:r>
      <w:r w:rsidR="002D3553">
        <w:fldChar w:fldCharType="end"/>
      </w:r>
      <w:r w:rsidR="0032008E">
        <w:fldChar w:fldCharType="separate"/>
      </w:r>
      <w:r w:rsidR="002D3553">
        <w:rPr>
          <w:noProof/>
        </w:rPr>
        <w:t>[33, 34]</w:t>
      </w:r>
      <w:r w:rsidR="0032008E">
        <w:fldChar w:fldCharType="end"/>
      </w:r>
      <w:r w:rsidR="00EE6FAF">
        <w:t>.</w:t>
      </w:r>
    </w:p>
    <w:p w14:paraId="59A4830F" w14:textId="56C933DE" w:rsidR="004B3D48" w:rsidRDefault="00BE629D" w:rsidP="00001B08">
      <w:pPr>
        <w:pStyle w:val="Doublespaced"/>
        <w:ind w:firstLine="720"/>
        <w:rPr>
          <w:color w:val="000000" w:themeColor="text1"/>
        </w:rPr>
      </w:pPr>
      <w:r>
        <w:rPr>
          <w:color w:val="000000" w:themeColor="text1"/>
        </w:rPr>
        <w:t>I</w:t>
      </w:r>
      <w:r w:rsidR="004B3D48">
        <w:rPr>
          <w:color w:val="000000" w:themeColor="text1"/>
        </w:rPr>
        <w:t>n prognostic modelling</w:t>
      </w:r>
      <w:r w:rsidR="00DA309A">
        <w:rPr>
          <w:color w:val="000000" w:themeColor="text1"/>
        </w:rPr>
        <w:t>,</w:t>
      </w:r>
      <w:r w:rsidR="004B3D48">
        <w:rPr>
          <w:color w:val="000000" w:themeColor="text1"/>
        </w:rPr>
        <w:t xml:space="preserve"> </w:t>
      </w:r>
      <w:r w:rsidR="00A9596D">
        <w:rPr>
          <w:color w:val="000000" w:themeColor="text1"/>
        </w:rPr>
        <w:t xml:space="preserve">important </w:t>
      </w:r>
      <w:r w:rsidR="004B3D48">
        <w:rPr>
          <w:color w:val="000000" w:themeColor="text1"/>
        </w:rPr>
        <w:t>subgroups may be underrepresented</w:t>
      </w:r>
      <w:r w:rsidR="00166210">
        <w:rPr>
          <w:color w:val="000000" w:themeColor="text1"/>
        </w:rPr>
        <w:t>, such as women in VACS</w:t>
      </w:r>
      <w:r w:rsidR="004B3D48">
        <w:rPr>
          <w:color w:val="000000" w:themeColor="text1"/>
        </w:rPr>
        <w:t>. Th</w:t>
      </w:r>
      <w:r w:rsidR="005F350A">
        <w:rPr>
          <w:color w:val="000000" w:themeColor="text1"/>
        </w:rPr>
        <w:t>erefore</w:t>
      </w:r>
      <w:r w:rsidR="00831007">
        <w:rPr>
          <w:color w:val="000000" w:themeColor="text1"/>
        </w:rPr>
        <w:t>,</w:t>
      </w:r>
      <w:r w:rsidR="004B3D48">
        <w:rPr>
          <w:color w:val="000000" w:themeColor="text1"/>
        </w:rPr>
        <w:t xml:space="preserve"> it is important to demonstrate</w:t>
      </w:r>
      <w:r w:rsidR="005B7419">
        <w:rPr>
          <w:color w:val="000000" w:themeColor="text1"/>
        </w:rPr>
        <w:t xml:space="preserve"> </w:t>
      </w:r>
      <w:r w:rsidR="00910A07">
        <w:rPr>
          <w:color w:val="000000" w:themeColor="text1"/>
        </w:rPr>
        <w:t xml:space="preserve">discrimination </w:t>
      </w:r>
      <w:r w:rsidR="00A9596D">
        <w:rPr>
          <w:color w:val="000000" w:themeColor="text1"/>
        </w:rPr>
        <w:t>within</w:t>
      </w:r>
      <w:r w:rsidR="00910A07">
        <w:rPr>
          <w:color w:val="000000" w:themeColor="text1"/>
        </w:rPr>
        <w:t xml:space="preserve"> </w:t>
      </w:r>
      <w:r w:rsidR="00A9596D">
        <w:rPr>
          <w:color w:val="000000" w:themeColor="text1"/>
        </w:rPr>
        <w:t>these</w:t>
      </w:r>
      <w:r w:rsidR="005B7419">
        <w:rPr>
          <w:color w:val="000000" w:themeColor="text1"/>
        </w:rPr>
        <w:t xml:space="preserve"> groups. </w:t>
      </w:r>
      <w:r w:rsidR="00B06CA4">
        <w:rPr>
          <w:color w:val="000000" w:themeColor="text1"/>
        </w:rPr>
        <w:t>W</w:t>
      </w:r>
      <w:r w:rsidR="005B7419">
        <w:rPr>
          <w:color w:val="000000" w:themeColor="text1"/>
        </w:rPr>
        <w:t xml:space="preserve">e </w:t>
      </w:r>
      <w:r w:rsidR="008160CC">
        <w:rPr>
          <w:color w:val="000000" w:themeColor="text1"/>
        </w:rPr>
        <w:t>found superior discrimination with VACS Index 2.0</w:t>
      </w:r>
      <w:r w:rsidR="005B7419">
        <w:rPr>
          <w:color w:val="000000" w:themeColor="text1"/>
        </w:rPr>
        <w:t xml:space="preserve"> </w:t>
      </w:r>
      <w:r w:rsidR="00B06CA4">
        <w:rPr>
          <w:color w:val="000000" w:themeColor="text1"/>
        </w:rPr>
        <w:t>in all subgroups</w:t>
      </w:r>
      <w:r w:rsidR="008675EC">
        <w:rPr>
          <w:color w:val="000000" w:themeColor="text1"/>
        </w:rPr>
        <w:t xml:space="preserve"> (including women)</w:t>
      </w:r>
      <w:r w:rsidR="00B06CA4">
        <w:rPr>
          <w:color w:val="000000" w:themeColor="text1"/>
        </w:rPr>
        <w:t xml:space="preserve"> and </w:t>
      </w:r>
      <w:r w:rsidR="005B7419">
        <w:rPr>
          <w:color w:val="000000" w:themeColor="text1"/>
        </w:rPr>
        <w:t xml:space="preserve">among each of the </w:t>
      </w:r>
      <w:r w:rsidR="008160CC">
        <w:rPr>
          <w:color w:val="000000" w:themeColor="text1"/>
        </w:rPr>
        <w:t>nine</w:t>
      </w:r>
      <w:r w:rsidR="00166210">
        <w:rPr>
          <w:color w:val="000000" w:themeColor="text1"/>
        </w:rPr>
        <w:t xml:space="preserve"> </w:t>
      </w:r>
      <w:r w:rsidR="005B7419">
        <w:rPr>
          <w:color w:val="000000" w:themeColor="text1"/>
        </w:rPr>
        <w:t xml:space="preserve">participating </w:t>
      </w:r>
      <w:r w:rsidR="00166210">
        <w:rPr>
          <w:color w:val="000000" w:themeColor="text1"/>
        </w:rPr>
        <w:t>c</w:t>
      </w:r>
      <w:r w:rsidR="005B7419">
        <w:rPr>
          <w:color w:val="000000" w:themeColor="text1"/>
        </w:rPr>
        <w:t>ohorts</w:t>
      </w:r>
      <w:r w:rsidR="005F350A">
        <w:rPr>
          <w:color w:val="000000" w:themeColor="text1"/>
        </w:rPr>
        <w:t xml:space="preserve"> in ART-CC</w:t>
      </w:r>
      <w:r w:rsidR="008160CC">
        <w:rPr>
          <w:color w:val="000000" w:themeColor="text1"/>
        </w:rPr>
        <w:t>.</w:t>
      </w:r>
      <w:r w:rsidR="00166210">
        <w:rPr>
          <w:color w:val="000000" w:themeColor="text1"/>
        </w:rPr>
        <w:t xml:space="preserve"> </w:t>
      </w:r>
      <w:r w:rsidR="005B7419">
        <w:rPr>
          <w:color w:val="000000" w:themeColor="text1"/>
        </w:rPr>
        <w:t xml:space="preserve">These observations offer strong evidence </w:t>
      </w:r>
      <w:r w:rsidR="00D36175">
        <w:rPr>
          <w:color w:val="000000" w:themeColor="text1"/>
        </w:rPr>
        <w:t>t</w:t>
      </w:r>
      <w:r w:rsidR="004B3D48">
        <w:rPr>
          <w:color w:val="000000" w:themeColor="text1"/>
        </w:rPr>
        <w:t xml:space="preserve">hat improved discrimination of </w:t>
      </w:r>
      <w:r w:rsidR="005B7419">
        <w:rPr>
          <w:color w:val="000000" w:themeColor="text1"/>
        </w:rPr>
        <w:t>VACS Index 2.0</w:t>
      </w:r>
      <w:r w:rsidR="004B3D48" w:rsidRPr="00CE5848">
        <w:rPr>
          <w:color w:val="000000" w:themeColor="text1"/>
        </w:rPr>
        <w:t xml:space="preserve"> </w:t>
      </w:r>
      <w:r w:rsidR="004B3D48">
        <w:rPr>
          <w:color w:val="000000" w:themeColor="text1"/>
        </w:rPr>
        <w:t xml:space="preserve">will generalize to new </w:t>
      </w:r>
      <w:r w:rsidR="005F350A">
        <w:rPr>
          <w:color w:val="000000" w:themeColor="text1"/>
        </w:rPr>
        <w:t>populations</w:t>
      </w:r>
      <w:r w:rsidR="005B7419" w:rsidRPr="0048784C">
        <w:rPr>
          <w:color w:val="000000" w:themeColor="text1"/>
        </w:rPr>
        <w:t xml:space="preserve">. It also suggests that the strong associations previously demonstrated </w:t>
      </w:r>
      <w:r w:rsidR="00603071" w:rsidRPr="0048784C">
        <w:rPr>
          <w:color w:val="000000" w:themeColor="text1"/>
        </w:rPr>
        <w:t xml:space="preserve">with VACS Index </w:t>
      </w:r>
      <w:r w:rsidR="008160CC">
        <w:rPr>
          <w:color w:val="000000" w:themeColor="text1"/>
        </w:rPr>
        <w:t xml:space="preserve">1.0 </w:t>
      </w:r>
      <w:r w:rsidR="00603071" w:rsidRPr="0048784C">
        <w:rPr>
          <w:color w:val="000000" w:themeColor="text1"/>
        </w:rPr>
        <w:t xml:space="preserve">and </w:t>
      </w:r>
      <w:r w:rsidR="005B7419" w:rsidRPr="0048784C">
        <w:rPr>
          <w:color w:val="000000" w:themeColor="text1"/>
        </w:rPr>
        <w:t xml:space="preserve">biomarkers of </w:t>
      </w:r>
      <w:r w:rsidR="005B7419" w:rsidRPr="0048784C">
        <w:rPr>
          <w:color w:val="000000" w:themeColor="text1"/>
        </w:rPr>
        <w:lastRenderedPageBreak/>
        <w:t>inflammation</w:t>
      </w:r>
      <w:r w:rsidR="00D5631B" w:rsidRPr="0048784C">
        <w:rPr>
          <w:color w:val="000000" w:themeColor="text1"/>
        </w:rPr>
        <w:t xml:space="preserve"> </w:t>
      </w:r>
      <w:r w:rsidR="00D5631B" w:rsidRPr="00001B08">
        <w:rPr>
          <w:color w:val="000000" w:themeColor="text1"/>
        </w:rPr>
        <w:fldChar w:fldCharType="begin">
          <w:fldData xml:space="preserve">PEVuZE5vdGU+PENpdGU+PEF1dGhvcj5KdXN0aWNlPC9BdXRob3I+PFllYXI+MjAxMjwvWWVhcj48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Q0MzEyPC9wYWdlcz48dm9sdW1l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=
</w:fldData>
        </w:fldChar>
      </w:r>
      <w:r w:rsidR="00A3326A" w:rsidRPr="00001B08">
        <w:rPr>
          <w:color w:val="000000" w:themeColor="text1"/>
        </w:rPr>
        <w:instrText xml:space="preserve"> ADDIN EN.CITE </w:instrText>
      </w:r>
      <w:r w:rsidR="00A3326A" w:rsidRPr="00001B08">
        <w:rPr>
          <w:color w:val="000000" w:themeColor="text1"/>
        </w:rPr>
        <w:fldChar w:fldCharType="begin">
          <w:fldData xml:space="preserve">PEVuZE5vdGU+PENpdGU+PEF1dGhvcj5KdXN0aWNlPC9BdXRob3I+PFllYXI+MjAxMjwvWWVhcj48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=
</w:fldData>
        </w:fldChar>
      </w:r>
      <w:r w:rsidR="00A3326A" w:rsidRPr="00001B08">
        <w:rPr>
          <w:color w:val="000000" w:themeColor="text1"/>
        </w:rPr>
        <w:instrText xml:space="preserve"> ADDIN EN.CITE.DATA </w:instrText>
      </w:r>
      <w:r w:rsidR="00A3326A" w:rsidRPr="00001B08">
        <w:rPr>
          <w:color w:val="000000" w:themeColor="text1"/>
        </w:rPr>
      </w:r>
      <w:r w:rsidR="00A3326A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</w:r>
      <w:r w:rsidR="00D5631B" w:rsidRPr="00001B08">
        <w:rPr>
          <w:color w:val="000000" w:themeColor="text1"/>
        </w:rPr>
        <w:fldChar w:fldCharType="separate"/>
      </w:r>
      <w:r w:rsidR="00A3326A" w:rsidRPr="00001B08">
        <w:rPr>
          <w:color w:val="000000" w:themeColor="text1"/>
        </w:rPr>
        <w:t>[16, 35-37]</w:t>
      </w:r>
      <w:r w:rsidR="00D5631B" w:rsidRPr="00001B08">
        <w:rPr>
          <w:color w:val="000000" w:themeColor="text1"/>
        </w:rPr>
        <w:fldChar w:fldCharType="end"/>
      </w:r>
      <w:r w:rsidR="005B7419" w:rsidRPr="0048784C">
        <w:rPr>
          <w:color w:val="000000" w:themeColor="text1"/>
        </w:rPr>
        <w:t>, hospit</w:t>
      </w:r>
      <w:r w:rsidR="00D5631B" w:rsidRPr="0048784C">
        <w:rPr>
          <w:color w:val="000000" w:themeColor="text1"/>
        </w:rPr>
        <w:t>alization and</w:t>
      </w:r>
      <w:r w:rsidR="005B7419" w:rsidRPr="0048784C">
        <w:rPr>
          <w:color w:val="000000" w:themeColor="text1"/>
        </w:rPr>
        <w:t xml:space="preserve"> medical intensive care unit admission</w:t>
      </w:r>
      <w:r w:rsidR="00D5631B" w:rsidRPr="0048784C">
        <w:rPr>
          <w:color w:val="000000" w:themeColor="text1"/>
        </w:rPr>
        <w:t xml:space="preserve"> </w:t>
      </w:r>
      <w:r w:rsidR="00D5631B" w:rsidRPr="00001B08">
        <w:rPr>
          <w:color w:val="000000" w:themeColor="text1"/>
        </w:rPr>
        <w:fldChar w:fldCharType="begin">
          <w:fldData xml:space="preserve">PEVuZE5vdGU+PENpdGU+PEF1dGhvcj5Ba2d1bjwvQXV0aG9yPjxZZWFyPjIwMTM8L1llYXI+PFJl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</w:fldData>
        </w:fldChar>
      </w:r>
      <w:r w:rsidR="00A3326A" w:rsidRPr="00001B08">
        <w:rPr>
          <w:color w:val="000000" w:themeColor="text1"/>
        </w:rPr>
        <w:instrText xml:space="preserve"> ADDIN EN.CITE </w:instrText>
      </w:r>
      <w:r w:rsidR="00A3326A" w:rsidRPr="00001B08">
        <w:rPr>
          <w:color w:val="000000" w:themeColor="text1"/>
        </w:rPr>
        <w:fldChar w:fldCharType="begin">
          <w:fldData xml:space="preserve">PEVuZE5vdGU+PENpdGU+PEF1dGhvcj5Ba2d1bjwvQXV0aG9yPjxZZWFyPjIwMTM8L1llYXI+PFJl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</w:fldData>
        </w:fldChar>
      </w:r>
      <w:r w:rsidR="00A3326A" w:rsidRPr="00001B08">
        <w:rPr>
          <w:color w:val="000000" w:themeColor="text1"/>
        </w:rPr>
        <w:instrText xml:space="preserve"> ADDIN EN.CITE.DATA </w:instrText>
      </w:r>
      <w:r w:rsidR="00A3326A" w:rsidRPr="00001B08">
        <w:rPr>
          <w:color w:val="000000" w:themeColor="text1"/>
        </w:rPr>
      </w:r>
      <w:r w:rsidR="00A3326A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</w:r>
      <w:r w:rsidR="00D5631B" w:rsidRPr="00001B08">
        <w:rPr>
          <w:color w:val="000000" w:themeColor="text1"/>
        </w:rPr>
        <w:fldChar w:fldCharType="separate"/>
      </w:r>
      <w:r w:rsidR="00A3326A" w:rsidRPr="00001B08">
        <w:rPr>
          <w:color w:val="000000" w:themeColor="text1"/>
        </w:rPr>
        <w:t>[38]</w:t>
      </w:r>
      <w:r w:rsidR="00D5631B" w:rsidRPr="00001B08">
        <w:rPr>
          <w:color w:val="000000" w:themeColor="text1"/>
        </w:rPr>
        <w:fldChar w:fldCharType="end"/>
      </w:r>
      <w:r w:rsidR="005B7419" w:rsidRPr="0048784C">
        <w:rPr>
          <w:color w:val="000000" w:themeColor="text1"/>
        </w:rPr>
        <w:t>, myocardial infarction</w:t>
      </w:r>
      <w:r w:rsidR="00D5631B" w:rsidRPr="0048784C">
        <w:rPr>
          <w:color w:val="000000" w:themeColor="text1"/>
        </w:rPr>
        <w:t xml:space="preserve"> </w:t>
      </w:r>
      <w:r w:rsidR="00D5631B" w:rsidRPr="00001B08">
        <w:rPr>
          <w:color w:val="000000" w:themeColor="text1"/>
        </w:rPr>
        <w:fldChar w:fldCharType="begin">
          <w:fldData xml:space="preserve">PEVuZE5vdGU+PENpdGU+PEF1dGhvcj5TYWxpbmFzPC9BdXRob3I+PFllYXI+MjAxNjwvWWVhcj48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</w:fldData>
        </w:fldChar>
      </w:r>
      <w:r w:rsidR="00096C28" w:rsidRPr="00001B08">
        <w:rPr>
          <w:color w:val="000000" w:themeColor="text1"/>
        </w:rPr>
        <w:instrText xml:space="preserve"> ADDIN EN.CITE </w:instrText>
      </w:r>
      <w:r w:rsidR="00096C28" w:rsidRPr="00001B08">
        <w:rPr>
          <w:color w:val="000000" w:themeColor="text1"/>
        </w:rPr>
        <w:fldChar w:fldCharType="begin">
          <w:fldData xml:space="preserve">PEVuZE5vdGU+PENpdGU+PEF1dGhvcj5TYWxpbmFzPC9BdXRob3I+PFllYXI+MjAxNjwvWWVhcj48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</w:fldData>
        </w:fldChar>
      </w:r>
      <w:r w:rsidR="00096C28" w:rsidRPr="00001B08">
        <w:rPr>
          <w:color w:val="000000" w:themeColor="text1"/>
        </w:rPr>
        <w:instrText xml:space="preserve"> ADDIN EN.CITE.DATA </w:instrText>
      </w:r>
      <w:r w:rsidR="00096C28" w:rsidRPr="00001B08">
        <w:rPr>
          <w:color w:val="000000" w:themeColor="text1"/>
        </w:rPr>
      </w:r>
      <w:r w:rsidR="00096C28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</w:r>
      <w:r w:rsidR="00D5631B" w:rsidRPr="00001B08">
        <w:rPr>
          <w:color w:val="000000" w:themeColor="text1"/>
        </w:rPr>
        <w:fldChar w:fldCharType="separate"/>
      </w:r>
      <w:r w:rsidR="00096C28" w:rsidRPr="00001B08">
        <w:rPr>
          <w:color w:val="000000" w:themeColor="text1"/>
        </w:rPr>
        <w:t>[7]</w:t>
      </w:r>
      <w:r w:rsidR="00D5631B" w:rsidRPr="00001B08">
        <w:rPr>
          <w:color w:val="000000" w:themeColor="text1"/>
        </w:rPr>
        <w:fldChar w:fldCharType="end"/>
      </w:r>
      <w:r w:rsidR="005B7419" w:rsidRPr="00BA3463">
        <w:rPr>
          <w:color w:val="000000" w:themeColor="text1"/>
        </w:rPr>
        <w:t xml:space="preserve">, </w:t>
      </w:r>
      <w:r w:rsidR="005B7419" w:rsidRPr="0048784C">
        <w:rPr>
          <w:color w:val="000000" w:themeColor="text1"/>
        </w:rPr>
        <w:t xml:space="preserve">neurocognitive </w:t>
      </w:r>
      <w:r w:rsidR="00D5631B" w:rsidRPr="0048784C">
        <w:rPr>
          <w:color w:val="000000" w:themeColor="text1"/>
        </w:rPr>
        <w:t xml:space="preserve">performance </w:t>
      </w:r>
      <w:r w:rsidR="00D5631B" w:rsidRPr="00001B08">
        <w:rPr>
          <w:color w:val="000000" w:themeColor="text1"/>
        </w:rPr>
        <w:fldChar w:fldCharType="begin">
          <w:fldData xml:space="preserve">PEVuZE5vdGU+PENpdGU+PEF1dGhvcj5NYXJxdWluZTwvQXV0aG9yPjxZZWFyPjIwMTQ8L1llYXI+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2OTQtNzAyPC9wYWdlcz48dm9sdW1lPjYzPC92b2x1bWU+PG51bWJlcj41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==
</w:fldData>
        </w:fldChar>
      </w:r>
      <w:r w:rsidR="00096C28" w:rsidRPr="00001B08">
        <w:rPr>
          <w:color w:val="000000" w:themeColor="text1"/>
        </w:rPr>
        <w:instrText xml:space="preserve"> ADDIN EN.CITE </w:instrText>
      </w:r>
      <w:r w:rsidR="00096C28" w:rsidRPr="00001B08">
        <w:rPr>
          <w:color w:val="000000" w:themeColor="text1"/>
        </w:rPr>
        <w:fldChar w:fldCharType="begin">
          <w:fldData xml:space="preserve">PEVuZE5vdGU+PENpdGU+PEF1dGhvcj5NYXJxdWluZTwvQXV0aG9yPjxZZWFyPjIwMTQ8L1llYXI+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==
</w:fldData>
        </w:fldChar>
      </w:r>
      <w:r w:rsidR="00096C28" w:rsidRPr="00001B08">
        <w:rPr>
          <w:color w:val="000000" w:themeColor="text1"/>
        </w:rPr>
        <w:instrText xml:space="preserve"> ADDIN EN.CITE.DATA </w:instrText>
      </w:r>
      <w:r w:rsidR="00096C28" w:rsidRPr="00001B08">
        <w:rPr>
          <w:color w:val="000000" w:themeColor="text1"/>
        </w:rPr>
      </w:r>
      <w:r w:rsidR="00096C28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</w:r>
      <w:r w:rsidR="00D5631B" w:rsidRPr="00001B08">
        <w:rPr>
          <w:color w:val="000000" w:themeColor="text1"/>
        </w:rPr>
        <w:fldChar w:fldCharType="separate"/>
      </w:r>
      <w:r w:rsidR="00096C28" w:rsidRPr="00001B08">
        <w:rPr>
          <w:color w:val="000000" w:themeColor="text1"/>
        </w:rPr>
        <w:t>[9, 10]</w:t>
      </w:r>
      <w:r w:rsidR="00D5631B" w:rsidRPr="00001B08">
        <w:rPr>
          <w:color w:val="000000" w:themeColor="text1"/>
        </w:rPr>
        <w:fldChar w:fldCharType="end"/>
      </w:r>
      <w:r w:rsidR="005B7419" w:rsidRPr="0048784C">
        <w:rPr>
          <w:color w:val="000000" w:themeColor="text1"/>
        </w:rPr>
        <w:t xml:space="preserve">, and fragility fractures </w:t>
      </w:r>
      <w:r w:rsidR="00D5631B" w:rsidRPr="00001B08">
        <w:rPr>
          <w:color w:val="000000" w:themeColor="text1"/>
        </w:rPr>
        <w:fldChar w:fldCharType="begin">
          <w:fldData xml:space="preserve">PEVuZE5vdGU+PENpdGU+PEF1dGhvcj5Xb21hY2s8L0F1dGhvcj48WWVhcj4yMDEzPC9ZZWFyPjxS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</w:fldData>
        </w:fldChar>
      </w:r>
      <w:r w:rsidR="00A3326A" w:rsidRPr="00001B08">
        <w:rPr>
          <w:color w:val="000000" w:themeColor="text1"/>
        </w:rPr>
        <w:instrText xml:space="preserve"> ADDIN EN.CITE </w:instrText>
      </w:r>
      <w:r w:rsidR="00A3326A" w:rsidRPr="00001B08">
        <w:rPr>
          <w:color w:val="000000" w:themeColor="text1"/>
        </w:rPr>
        <w:fldChar w:fldCharType="begin">
          <w:fldData xml:space="preserve">PEVuZE5vdGU+PENpdGU+PEF1dGhvcj5Xb21hY2s8L0F1dGhvcj48WWVhcj4yMDEzPC9ZZWFyPjxS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</w:fldData>
        </w:fldChar>
      </w:r>
      <w:r w:rsidR="00A3326A" w:rsidRPr="00001B08">
        <w:rPr>
          <w:color w:val="000000" w:themeColor="text1"/>
        </w:rPr>
        <w:instrText xml:space="preserve"> ADDIN EN.CITE.DATA </w:instrText>
      </w:r>
      <w:r w:rsidR="00A3326A" w:rsidRPr="00001B08">
        <w:rPr>
          <w:color w:val="000000" w:themeColor="text1"/>
        </w:rPr>
      </w:r>
      <w:r w:rsidR="00A3326A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</w:r>
      <w:r w:rsidR="00D5631B" w:rsidRPr="00001B08">
        <w:rPr>
          <w:color w:val="000000" w:themeColor="text1"/>
        </w:rPr>
        <w:fldChar w:fldCharType="separate"/>
      </w:r>
      <w:r w:rsidR="00A3326A" w:rsidRPr="00001B08">
        <w:rPr>
          <w:color w:val="000000" w:themeColor="text1"/>
        </w:rPr>
        <w:t>[8, 39]</w:t>
      </w:r>
      <w:r w:rsidR="00D5631B" w:rsidRPr="00001B08">
        <w:rPr>
          <w:color w:val="000000" w:themeColor="text1"/>
        </w:rPr>
        <w:fldChar w:fldCharType="end"/>
      </w:r>
      <w:r w:rsidR="00D5631B" w:rsidRPr="00001B08">
        <w:rPr>
          <w:color w:val="000000" w:themeColor="text1"/>
        </w:rPr>
        <w:t xml:space="preserve"> </w:t>
      </w:r>
      <w:r w:rsidR="00D5631B" w:rsidRPr="0048784C">
        <w:rPr>
          <w:color w:val="000000" w:themeColor="text1"/>
        </w:rPr>
        <w:t>will hold for 2.0.</w:t>
      </w:r>
    </w:p>
    <w:p w14:paraId="1744BD67" w14:textId="65EB841B" w:rsidR="006A1EB5" w:rsidRDefault="002D5D86" w:rsidP="00F82C42">
      <w:pPr>
        <w:spacing w:line="480" w:lineRule="auto"/>
        <w:ind w:firstLine="720"/>
      </w:pPr>
      <w:bookmarkStart w:id="4" w:name="_Hlk532538006"/>
      <w:r>
        <w:t xml:space="preserve">Of note, improvement in discrimination from VACS Index 1.0 to 2.0 was unusually large in cohort F, increasing from 0.790 (95% CI 0.744, 0.835) to 0.873 (0.841, 0.906). We think this is due to missing data leading to selection of sicker patients with higher short-term mortality. Only 5% of visits had complete data. </w:t>
      </w:r>
      <w:r w:rsidR="006903F9">
        <w:t>According to cohort personnel, s</w:t>
      </w:r>
      <w:r w:rsidRPr="006A1EB5">
        <w:t xml:space="preserve">electing people with both hemoglobin and albumin </w:t>
      </w:r>
      <w:r>
        <w:t>likely sampled</w:t>
      </w:r>
      <w:r w:rsidRPr="006A1EB5">
        <w:t xml:space="preserve"> </w:t>
      </w:r>
      <w:r>
        <w:t>some of the sickest subjects</w:t>
      </w:r>
      <w:r w:rsidR="006903F9">
        <w:t>,</w:t>
      </w:r>
      <w:r>
        <w:t xml:space="preserve"> likely to die over a short interval of time.</w:t>
      </w:r>
      <w:r w:rsidRPr="006A1EB5">
        <w:t xml:space="preserve"> </w:t>
      </w:r>
      <w:r>
        <w:t>In fact,</w:t>
      </w:r>
      <w:r w:rsidRPr="006A1EB5">
        <w:t xml:space="preserve"> 40% of deaths occurred in the first 6 months, 10% higher (absolute) than any other cohort. </w:t>
      </w:r>
      <w:r>
        <w:t>I</w:t>
      </w:r>
      <w:r w:rsidRPr="006A1EB5">
        <w:t>ncrease</w:t>
      </w:r>
      <w:r>
        <w:t>d</w:t>
      </w:r>
      <w:r w:rsidRPr="006A1EB5">
        <w:t xml:space="preserve"> </w:t>
      </w:r>
      <w:r>
        <w:t xml:space="preserve">discrimination </w:t>
      </w:r>
      <w:r w:rsidRPr="006A1EB5">
        <w:t>from VACS Index 1.0 to 2.0 was greate</w:t>
      </w:r>
      <w:r>
        <w:t>st</w:t>
      </w:r>
      <w:r w:rsidRPr="006A1EB5">
        <w:t xml:space="preserve"> for shorter follow-up times</w:t>
      </w:r>
      <w:r>
        <w:t xml:space="preserve"> (Figure 1c).</w:t>
      </w:r>
      <w:bookmarkEnd w:id="4"/>
    </w:p>
    <w:p w14:paraId="4322E1EC" w14:textId="431AA983" w:rsidR="00E30AC8" w:rsidRDefault="00E30AC8" w:rsidP="0016262D">
      <w:pPr>
        <w:spacing w:line="480" w:lineRule="auto"/>
        <w:ind w:firstLine="720"/>
        <w:rPr>
          <w:rFonts w:eastAsia="MS Mincho"/>
        </w:rPr>
      </w:pPr>
      <w:r>
        <w:rPr>
          <w:rFonts w:eastAsia="MS Mincho"/>
        </w:rPr>
        <w:t>The original VACS Index has been increasingly used in a variety of research,</w:t>
      </w:r>
      <w:r w:rsidRPr="00E30AC8">
        <w:rPr>
          <w:rFonts w:eastAsia="MS Mincho"/>
        </w:rPr>
        <w:t xml:space="preserve"> </w:t>
      </w:r>
      <w:r>
        <w:rPr>
          <w:rFonts w:eastAsia="MS Mincho"/>
        </w:rPr>
        <w:t>public health, and clinical settings.</w:t>
      </w:r>
      <w:r w:rsidR="008447D7">
        <w:rPr>
          <w:rFonts w:eastAsia="MS Mincho"/>
        </w:rPr>
        <w:t xml:space="preserve"> </w:t>
      </w:r>
      <w:r w:rsidR="005A65D4">
        <w:rPr>
          <w:rFonts w:eastAsia="MS Mincho"/>
        </w:rPr>
        <w:t>Since March 2013</w:t>
      </w:r>
      <w:r w:rsidR="008D22F0">
        <w:rPr>
          <w:rFonts w:eastAsia="MS Mincho"/>
        </w:rPr>
        <w:t>,</w:t>
      </w:r>
      <w:r w:rsidR="00810390">
        <w:rPr>
          <w:rFonts w:eastAsia="MS Mincho"/>
        </w:rPr>
        <w:t xml:space="preserve"> online calculators </w:t>
      </w:r>
      <w:r>
        <w:rPr>
          <w:rFonts w:eastAsia="MS Mincho"/>
        </w:rPr>
        <w:t>(</w:t>
      </w:r>
      <w:hyperlink r:id="rId11" w:history="1">
        <w:r w:rsidR="00A9493F" w:rsidRPr="00B569F7">
          <w:rPr>
            <w:color w:val="000000" w:themeColor="text1"/>
          </w:rPr>
          <w:t>https://vacs.med.yale.edu</w:t>
        </w:r>
      </w:hyperlink>
      <w:r w:rsidR="00810390">
        <w:rPr>
          <w:color w:val="000000" w:themeColor="text1"/>
        </w:rPr>
        <w:t xml:space="preserve">; </w:t>
      </w:r>
      <w:r w:rsidR="00810390" w:rsidRPr="00B569F7">
        <w:rPr>
          <w:color w:val="000000" w:themeColor="text1"/>
        </w:rPr>
        <w:t>https://www.mdcalc.com/veterans-aging-cohort-study-vacs-index)</w:t>
      </w:r>
      <w:r>
        <w:rPr>
          <w:rFonts w:eastAsia="MS Mincho"/>
        </w:rPr>
        <w:t xml:space="preserve">) </w:t>
      </w:r>
      <w:r w:rsidR="00810390">
        <w:rPr>
          <w:rFonts w:eastAsia="MS Mincho"/>
        </w:rPr>
        <w:t xml:space="preserve">have </w:t>
      </w:r>
      <w:r>
        <w:rPr>
          <w:rFonts w:eastAsia="MS Mincho"/>
        </w:rPr>
        <w:t>been accessed &gt;80,000 times</w:t>
      </w:r>
      <w:r w:rsidR="002D5D86">
        <w:rPr>
          <w:rFonts w:eastAsia="MS Mincho"/>
        </w:rPr>
        <w:t>.</w:t>
      </w:r>
      <w:r>
        <w:rPr>
          <w:rFonts w:eastAsia="MS Mincho"/>
        </w:rPr>
        <w:t xml:space="preserve"> </w:t>
      </w:r>
      <w:r w:rsidRPr="007E0D0C">
        <w:rPr>
          <w:rFonts w:eastAsia="MS Mincho"/>
        </w:rPr>
        <w:t xml:space="preserve">The </w:t>
      </w:r>
      <w:r w:rsidR="00EF3C48">
        <w:rPr>
          <w:rFonts w:eastAsia="MS Mincho"/>
        </w:rPr>
        <w:t>i</w:t>
      </w:r>
      <w:r w:rsidRPr="007E0D0C">
        <w:rPr>
          <w:rFonts w:eastAsia="MS Mincho"/>
        </w:rPr>
        <w:t xml:space="preserve">ndex has been used as a risk adjuster in </w:t>
      </w:r>
      <w:r w:rsidR="007E0D0C">
        <w:rPr>
          <w:rFonts w:eastAsia="MS Mincho"/>
        </w:rPr>
        <w:t>observational studies</w:t>
      </w:r>
      <w:r>
        <w:rPr>
          <w:rFonts w:eastAsia="MS Mincho"/>
        </w:rPr>
        <w:t xml:space="preserve"> </w:t>
      </w:r>
      <w:r w:rsidR="00DE3D46">
        <w:rPr>
          <w:rFonts w:eastAsia="MS Mincho"/>
        </w:rPr>
        <w:fldChar w:fldCharType="begin">
          <w:fldData xml:space="preserve">PEVuZE5vdGU+PENpdGU+PEF1dGhvcj5KdXN0aWNlPC9BdXRob3I+PFllYXI+MjAxODwvWWVhcj48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</w:fldData>
        </w:fldChar>
      </w:r>
      <w:r w:rsidR="00A3326A">
        <w:rPr>
          <w:rFonts w:eastAsia="MS Mincho"/>
        </w:rPr>
        <w:instrText xml:space="preserve"> ADDIN EN.CITE </w:instrText>
      </w:r>
      <w:r w:rsidR="00A3326A">
        <w:rPr>
          <w:rFonts w:eastAsia="MS Mincho"/>
        </w:rPr>
        <w:fldChar w:fldCharType="begin">
          <w:fldData xml:space="preserve">PEVuZE5vdGU+PENpdGU+PEF1dGhvcj5KdXN0aWNlPC9BdXRob3I+PFllYXI+MjAxODwvWWVhcj48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</w:fldData>
        </w:fldChar>
      </w:r>
      <w:r w:rsidR="00A3326A">
        <w:rPr>
          <w:rFonts w:eastAsia="MS Mincho"/>
        </w:rPr>
        <w:instrText xml:space="preserve"> ADDIN EN.CITE.DATA </w:instrText>
      </w:r>
      <w:r w:rsidR="00A3326A">
        <w:rPr>
          <w:rFonts w:eastAsia="MS Mincho"/>
        </w:rPr>
      </w:r>
      <w:r w:rsidR="00A3326A">
        <w:rPr>
          <w:rFonts w:eastAsia="MS Mincho"/>
        </w:rPr>
        <w:fldChar w:fldCharType="end"/>
      </w:r>
      <w:r w:rsidR="00DE3D46">
        <w:rPr>
          <w:rFonts w:eastAsia="MS Mincho"/>
        </w:rPr>
      </w:r>
      <w:r w:rsidR="00DE3D46">
        <w:rPr>
          <w:rFonts w:eastAsia="MS Mincho"/>
        </w:rPr>
        <w:fldChar w:fldCharType="separate"/>
      </w:r>
      <w:r w:rsidR="00A3326A">
        <w:rPr>
          <w:rFonts w:eastAsia="MS Mincho"/>
          <w:noProof/>
        </w:rPr>
        <w:t>[25, 40]</w:t>
      </w:r>
      <w:r w:rsidR="00DE3D46">
        <w:rPr>
          <w:rFonts w:eastAsia="MS Mincho"/>
        </w:rPr>
        <w:fldChar w:fldCharType="end"/>
      </w:r>
      <w:r>
        <w:rPr>
          <w:rFonts w:eastAsia="MS Mincho"/>
        </w:rPr>
        <w:t xml:space="preserve">. Two </w:t>
      </w:r>
      <w:r w:rsidR="005A65D4">
        <w:rPr>
          <w:rFonts w:eastAsia="MS Mincho"/>
        </w:rPr>
        <w:t xml:space="preserve">ongoing </w:t>
      </w:r>
      <w:r>
        <w:rPr>
          <w:rFonts w:eastAsia="MS Mincho"/>
        </w:rPr>
        <w:t>NIH funded, alcohol intervention trials</w:t>
      </w:r>
      <w:r w:rsidR="00C5513C">
        <w:rPr>
          <w:rFonts w:eastAsia="MS Mincho"/>
        </w:rPr>
        <w:t xml:space="preserve"> and the AIDS Clinical Trials Group </w:t>
      </w:r>
      <w:r>
        <w:rPr>
          <w:rFonts w:eastAsia="MS Mincho"/>
        </w:rPr>
        <w:t xml:space="preserve">use the VACS Index in randomized trials </w:t>
      </w:r>
      <w:r>
        <w:rPr>
          <w:rFonts w:eastAsia="MS Mincho"/>
        </w:rPr>
        <w:fldChar w:fldCharType="begin"/>
      </w:r>
      <w:r w:rsidR="00A3326A">
        <w:rPr>
          <w:rFonts w:eastAsia="MS Mincho"/>
        </w:rPr>
        <w:instrText xml:space="preserve"> ADDIN EN.CITE &lt;EndNote&gt;&lt;Cite&gt;&lt;Author&gt;Tashima&lt;/Author&gt;&lt;Year&gt;2014&lt;/Year&gt;&lt;RecNum&gt;3288&lt;/RecNum&gt;&lt;DisplayText&gt;[41]&lt;/DisplayText&gt;&lt;record&gt;&lt;rec-number&gt;3288&lt;/rec-number&gt;&lt;foreign-keys&gt;&lt;key app="EN" db-id="fa5twwe2cs9pzuexz21xvrplaea20xewe5v2" timestamp="0"&gt;3288&lt;/key&gt;&lt;/foreign-keys&gt;&lt;ref-type name="Journal Article"&gt;17&lt;/ref-type&gt;&lt;contributors&gt;&lt;authors&gt;&lt;author&gt;Tashima,K.T.&lt;/author&gt;&lt;author&gt;Smeaton,L.&lt;/author&gt;&lt;author&gt;Klingman,K.L.&lt;/author&gt;&lt;author&gt;Andrade,A.&lt;/author&gt;&lt;author&gt;Eron,J.J.&lt;/author&gt;&lt;author&gt;Fichtenbaum,C.J.&lt;/author&gt;&lt;author&gt;Gandhi,R.&lt;/author&gt;&lt;author&gt;Johnson,V.A.&lt;/author&gt;&lt;author&gt;Haubrich,R.H.&lt;/author&gt;&lt;/authors&gt;&lt;/contributors&gt;&lt;titles&gt;&lt;title&gt;Mortality among HIV+ Participants Randomized to Omit NRTIs vs. Add NRTIs in OPTIONS (ACTG A5241)&lt;/title&gt;&lt;secondary-title&gt;21st Conference on Retroviruses and Opportunistic Infections (CROI)&lt;/secondary-title&gt;&lt;/titles&gt;&lt;dates&gt;&lt;year&gt;2014&lt;/year&gt;&lt;/dates&gt;&lt;urls&gt;&lt;/urls&gt;&lt;/record&gt;&lt;/Cite&gt;&lt;/EndNote&gt;</w:instrText>
      </w:r>
      <w:r>
        <w:rPr>
          <w:rFonts w:eastAsia="MS Mincho"/>
        </w:rPr>
        <w:fldChar w:fldCharType="separate"/>
      </w:r>
      <w:r w:rsidR="00A3326A">
        <w:rPr>
          <w:rFonts w:eastAsia="MS Mincho"/>
          <w:noProof/>
        </w:rPr>
        <w:t>[41]</w:t>
      </w:r>
      <w:r>
        <w:rPr>
          <w:rFonts w:eastAsia="MS Mincho"/>
        </w:rPr>
        <w:fldChar w:fldCharType="end"/>
      </w:r>
      <w:r>
        <w:rPr>
          <w:rFonts w:eastAsia="MS Mincho"/>
        </w:rPr>
        <w:t xml:space="preserve">. Independent groups are using the </w:t>
      </w:r>
      <w:r w:rsidR="00EF3C48">
        <w:rPr>
          <w:rFonts w:eastAsia="MS Mincho"/>
        </w:rPr>
        <w:t>i</w:t>
      </w:r>
      <w:r>
        <w:rPr>
          <w:rFonts w:eastAsia="MS Mincho"/>
        </w:rPr>
        <w:t xml:space="preserve">ndex as a measure of frailty or severity of illness </w:t>
      </w:r>
      <w:r>
        <w:rPr>
          <w:rFonts w:eastAsia="MS Mincho"/>
        </w:rPr>
        <w:fldChar w:fldCharType="begin">
          <w:fldData xml:space="preserve">L3B1Ym1lZC8yNDAzMjYyNDwvdXJsPjwvcmVsYXRlZC11cmxzPjwvdXJscz48Y3VzdG9tMj4zNzkx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==
</w:fldData>
        </w:fldChar>
      </w:r>
      <w:r w:rsidR="00A3326A">
        <w:rPr>
          <w:rFonts w:eastAsia="MS Mincho"/>
        </w:rPr>
        <w:instrText xml:space="preserve"> ADDIN EN.CITE </w:instrText>
      </w:r>
      <w:r w:rsidR="00A3326A">
        <w:rPr>
          <w:rFonts w:eastAsia="MS Mincho"/>
        </w:rPr>
        <w:fldChar w:fldCharType="begin">
          <w:fldData xml:space="preserve">PEVuZE5vdGU+PENpdGU+PEF1dGhvcj5Sb2JpbnNvbi1QYXBwPC9BdXRob3I+PFllYXI+MjAxMzwv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==
</w:fldData>
        </w:fldChar>
      </w:r>
      <w:r w:rsidR="00A3326A">
        <w:rPr>
          <w:rFonts w:eastAsia="MS Mincho"/>
        </w:rPr>
        <w:instrText xml:space="preserve"> ADDIN EN.CITE.DATA </w:instrText>
      </w:r>
      <w:r w:rsidR="00A3326A">
        <w:rPr>
          <w:rFonts w:eastAsia="MS Mincho"/>
        </w:rPr>
      </w:r>
      <w:r w:rsidR="00A3326A">
        <w:rPr>
          <w:rFonts w:eastAsia="MS Mincho"/>
        </w:rPr>
        <w:fldChar w:fldCharType="end"/>
      </w:r>
      <w:r w:rsidR="00A3326A">
        <w:rPr>
          <w:rFonts w:eastAsia="MS Mincho"/>
        </w:rPr>
        <w:fldChar w:fldCharType="begin">
          <w:fldData xml:space="preserve">L3B1Ym1lZC8yNDAzMjYyNDwvdXJsPjwvcmVsYXRlZC11cmxzPjwvdXJscz48Y3VzdG9tMj4zNzkx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==
</w:fldData>
        </w:fldChar>
      </w:r>
      <w:r w:rsidR="00A3326A">
        <w:rPr>
          <w:rFonts w:eastAsia="MS Mincho"/>
        </w:rPr>
        <w:instrText xml:space="preserve"> ADDIN EN.CITE.DATA </w:instrText>
      </w:r>
      <w:r w:rsidR="00A3326A">
        <w:rPr>
          <w:rFonts w:eastAsia="MS Mincho"/>
        </w:rPr>
      </w:r>
      <w:r w:rsidR="00A3326A">
        <w:rPr>
          <w:rFonts w:eastAsia="MS Mincho"/>
        </w:rPr>
        <w:fldChar w:fldCharType="end"/>
      </w:r>
      <w:r>
        <w:rPr>
          <w:rFonts w:eastAsia="MS Mincho"/>
        </w:rPr>
      </w:r>
      <w:r>
        <w:rPr>
          <w:rFonts w:eastAsia="MS Mincho"/>
        </w:rPr>
        <w:fldChar w:fldCharType="separate"/>
      </w:r>
      <w:r w:rsidR="00A3326A">
        <w:rPr>
          <w:rFonts w:eastAsia="MS Mincho"/>
          <w:noProof/>
        </w:rPr>
        <w:t>[10, 36, 37, 42-50]</w:t>
      </w:r>
      <w:r>
        <w:rPr>
          <w:rFonts w:eastAsia="MS Mincho"/>
        </w:rPr>
        <w:fldChar w:fldCharType="end"/>
      </w:r>
      <w:r>
        <w:rPr>
          <w:rFonts w:eastAsia="MS Mincho"/>
        </w:rPr>
        <w:t xml:space="preserve">. </w:t>
      </w:r>
      <w:r w:rsidR="005A65D4">
        <w:rPr>
          <w:rFonts w:eastAsia="MS Mincho"/>
        </w:rPr>
        <w:t>A</w:t>
      </w:r>
      <w:r>
        <w:rPr>
          <w:rFonts w:eastAsia="MS Mincho"/>
        </w:rPr>
        <w:t>ddition</w:t>
      </w:r>
      <w:r w:rsidR="005A65D4">
        <w:rPr>
          <w:rFonts w:eastAsia="MS Mincho"/>
        </w:rPr>
        <w:t>ally</w:t>
      </w:r>
      <w:r>
        <w:rPr>
          <w:rFonts w:eastAsia="MS Mincho"/>
        </w:rPr>
        <w:t xml:space="preserve">, the </w:t>
      </w:r>
      <w:r w:rsidR="00AE4FFD">
        <w:rPr>
          <w:rFonts w:eastAsia="MS Mincho"/>
        </w:rPr>
        <w:t>i</w:t>
      </w:r>
      <w:r>
        <w:rPr>
          <w:rFonts w:eastAsia="MS Mincho"/>
        </w:rPr>
        <w:t xml:space="preserve">ndex is being used in surveillance. The Public Health-Seattle &amp; King County, HIV/STD Program and the Washington State Department of Health use the </w:t>
      </w:r>
      <w:r w:rsidR="00AE4FFD">
        <w:rPr>
          <w:rFonts w:eastAsia="MS Mincho"/>
        </w:rPr>
        <w:t>i</w:t>
      </w:r>
      <w:r>
        <w:rPr>
          <w:rFonts w:eastAsia="MS Mincho"/>
        </w:rPr>
        <w:t>ndex to monitor burden of disease among PWH. Several health systems have incorporated the index as a tool within their EHR</w:t>
      </w:r>
      <w:r w:rsidR="005A65D4">
        <w:rPr>
          <w:rFonts w:eastAsia="MS Mincho"/>
        </w:rPr>
        <w:t xml:space="preserve"> </w:t>
      </w:r>
      <w:r w:rsidR="00B32D2C">
        <w:rPr>
          <w:rFonts w:eastAsia="MS Mincho"/>
        </w:rPr>
        <w:t xml:space="preserve">for </w:t>
      </w:r>
      <w:r w:rsidR="005A65D4">
        <w:rPr>
          <w:rFonts w:eastAsia="MS Mincho"/>
        </w:rPr>
        <w:t>patient management</w:t>
      </w:r>
      <w:r w:rsidR="00B32D2C">
        <w:rPr>
          <w:rFonts w:eastAsia="MS Mincho"/>
        </w:rPr>
        <w:t>.</w:t>
      </w:r>
      <w:r w:rsidR="0016262D">
        <w:rPr>
          <w:rFonts w:eastAsia="MS Mincho"/>
        </w:rPr>
        <w:t xml:space="preserve"> </w:t>
      </w:r>
      <w:r>
        <w:rPr>
          <w:rFonts w:eastAsia="MS Mincho"/>
        </w:rPr>
        <w:t xml:space="preserve">VACS Index 2.0 will enhance utility for all these applications. </w:t>
      </w:r>
    </w:p>
    <w:p w14:paraId="2C41FBD8" w14:textId="2FE47EEB" w:rsidR="003B6CB7" w:rsidRDefault="00FC703C" w:rsidP="00FC703C">
      <w:pPr>
        <w:spacing w:after="200" w:line="480" w:lineRule="auto"/>
        <w:ind w:firstLine="720"/>
        <w:rPr>
          <w:color w:val="000000" w:themeColor="text1"/>
        </w:rPr>
      </w:pPr>
      <w:r>
        <w:rPr>
          <w:color w:val="000000" w:themeColor="text1"/>
        </w:rPr>
        <w:t xml:space="preserve">An important limitation of VACS Index 2.0 is that we have not </w:t>
      </w:r>
      <w:r w:rsidR="00DF16D8">
        <w:rPr>
          <w:color w:val="000000" w:themeColor="text1"/>
        </w:rPr>
        <w:t xml:space="preserve">incorporated prognostic </w:t>
      </w:r>
      <w:r w:rsidR="00991630">
        <w:rPr>
          <w:color w:val="000000" w:themeColor="text1"/>
        </w:rPr>
        <w:t>implications</w:t>
      </w:r>
      <w:r w:rsidR="00DF16D8">
        <w:rPr>
          <w:color w:val="000000" w:themeColor="text1"/>
        </w:rPr>
        <w:t xml:space="preserve"> of </w:t>
      </w:r>
      <w:r w:rsidR="0016262D">
        <w:rPr>
          <w:color w:val="000000" w:themeColor="text1"/>
        </w:rPr>
        <w:t>HCV</w:t>
      </w:r>
      <w:r w:rsidR="00831007">
        <w:rPr>
          <w:color w:val="000000" w:themeColor="text1"/>
        </w:rPr>
        <w:t xml:space="preserve"> </w:t>
      </w:r>
      <w:r w:rsidR="00991630">
        <w:rPr>
          <w:color w:val="000000" w:themeColor="text1"/>
        </w:rPr>
        <w:t>cure</w:t>
      </w:r>
      <w:r w:rsidR="0016262D">
        <w:rPr>
          <w:color w:val="000000" w:themeColor="text1"/>
        </w:rPr>
        <w:t xml:space="preserve">. </w:t>
      </w:r>
      <w:r w:rsidR="00810390">
        <w:rPr>
          <w:color w:val="000000" w:themeColor="text1"/>
        </w:rPr>
        <w:t xml:space="preserve">Although patients </w:t>
      </w:r>
      <w:r w:rsidR="00810390" w:rsidRPr="00FC703C">
        <w:rPr>
          <w:color w:val="000000" w:themeColor="text1"/>
        </w:rPr>
        <w:t xml:space="preserve">treated </w:t>
      </w:r>
      <w:r w:rsidR="00810390">
        <w:rPr>
          <w:color w:val="000000" w:themeColor="text1"/>
        </w:rPr>
        <w:t>for HCV were e</w:t>
      </w:r>
      <w:r w:rsidR="00810390" w:rsidRPr="00FC703C">
        <w:rPr>
          <w:color w:val="000000" w:themeColor="text1"/>
        </w:rPr>
        <w:t>xcluded</w:t>
      </w:r>
      <w:r w:rsidR="00810390">
        <w:rPr>
          <w:color w:val="000000" w:themeColor="text1"/>
        </w:rPr>
        <w:t xml:space="preserve"> from development sample</w:t>
      </w:r>
      <w:r w:rsidR="002D5D86">
        <w:rPr>
          <w:color w:val="000000" w:themeColor="text1"/>
        </w:rPr>
        <w:t>,</w:t>
      </w:r>
      <w:r w:rsidR="00810390">
        <w:rPr>
          <w:color w:val="000000" w:themeColor="text1"/>
        </w:rPr>
        <w:t xml:space="preserve"> and most follow-up in validation sample </w:t>
      </w:r>
      <w:r w:rsidR="00D17E15">
        <w:rPr>
          <w:color w:val="000000" w:themeColor="text1"/>
        </w:rPr>
        <w:t>is before widespread availability of DAAs</w:t>
      </w:r>
      <w:r w:rsidR="00810390">
        <w:rPr>
          <w:color w:val="000000" w:themeColor="text1"/>
        </w:rPr>
        <w:t>,</w:t>
      </w:r>
      <w:r w:rsidR="00D17E15">
        <w:rPr>
          <w:color w:val="000000" w:themeColor="text1"/>
        </w:rPr>
        <w:t xml:space="preserve"> treatment of HCV may still have influenced our findings. </w:t>
      </w:r>
      <w:r>
        <w:rPr>
          <w:color w:val="000000" w:themeColor="text1"/>
        </w:rPr>
        <w:t xml:space="preserve">In future work we hope to address this </w:t>
      </w:r>
      <w:r>
        <w:rPr>
          <w:color w:val="000000" w:themeColor="text1"/>
        </w:rPr>
        <w:lastRenderedPageBreak/>
        <w:t xml:space="preserve">limitation once adequate mortality data </w:t>
      </w:r>
      <w:r w:rsidR="006D1174">
        <w:rPr>
          <w:color w:val="000000" w:themeColor="text1"/>
        </w:rPr>
        <w:t>are</w:t>
      </w:r>
      <w:r>
        <w:rPr>
          <w:color w:val="000000" w:themeColor="text1"/>
        </w:rPr>
        <w:t xml:space="preserve"> available among PWH treated for HCV co-infection. A</w:t>
      </w:r>
      <w:r w:rsidR="003E6881">
        <w:rPr>
          <w:color w:val="000000" w:themeColor="text1"/>
        </w:rPr>
        <w:t>nother limitation is that</w:t>
      </w:r>
      <w:r>
        <w:rPr>
          <w:color w:val="000000" w:themeColor="text1"/>
        </w:rPr>
        <w:t xml:space="preserve"> we could only consider </w:t>
      </w:r>
      <w:r w:rsidR="006D1174">
        <w:rPr>
          <w:color w:val="000000" w:themeColor="text1"/>
        </w:rPr>
        <w:t>n</w:t>
      </w:r>
      <w:r w:rsidR="003B6CB7" w:rsidRPr="009D3FFB">
        <w:rPr>
          <w:color w:val="000000" w:themeColor="text1"/>
        </w:rPr>
        <w:t>adir CD4</w:t>
      </w:r>
      <w:r>
        <w:rPr>
          <w:color w:val="000000" w:themeColor="text1"/>
        </w:rPr>
        <w:t xml:space="preserve"> </w:t>
      </w:r>
      <w:r w:rsidR="006D1174">
        <w:rPr>
          <w:color w:val="000000" w:themeColor="text1"/>
        </w:rPr>
        <w:t xml:space="preserve">as observed </w:t>
      </w:r>
      <w:r>
        <w:rPr>
          <w:color w:val="000000" w:themeColor="text1"/>
        </w:rPr>
        <w:t>with</w:t>
      </w:r>
      <w:r w:rsidR="00DA3465">
        <w:rPr>
          <w:color w:val="000000" w:themeColor="text1"/>
        </w:rPr>
        <w:t>in</w:t>
      </w:r>
      <w:r>
        <w:rPr>
          <w:color w:val="000000" w:themeColor="text1"/>
        </w:rPr>
        <w:t xml:space="preserve"> the VA </w:t>
      </w:r>
      <w:r w:rsidR="00D17E15">
        <w:rPr>
          <w:color w:val="000000" w:themeColor="text1"/>
        </w:rPr>
        <w:t>EH</w:t>
      </w:r>
      <w:r w:rsidR="003E6881">
        <w:rPr>
          <w:color w:val="000000" w:themeColor="text1"/>
        </w:rPr>
        <w:t>R</w:t>
      </w:r>
      <w:r w:rsidR="00910A07">
        <w:rPr>
          <w:color w:val="000000" w:themeColor="text1"/>
        </w:rPr>
        <w:t>,</w:t>
      </w:r>
      <w:r w:rsidR="003E6881">
        <w:rPr>
          <w:color w:val="000000" w:themeColor="text1"/>
        </w:rPr>
        <w:t xml:space="preserve"> </w:t>
      </w:r>
      <w:r w:rsidR="00910A07">
        <w:rPr>
          <w:color w:val="000000" w:themeColor="text1"/>
        </w:rPr>
        <w:t xml:space="preserve">without </w:t>
      </w:r>
      <w:r>
        <w:rPr>
          <w:color w:val="000000" w:themeColor="text1"/>
        </w:rPr>
        <w:t>be</w:t>
      </w:r>
      <w:r w:rsidR="00910A07">
        <w:rPr>
          <w:color w:val="000000" w:themeColor="text1"/>
        </w:rPr>
        <w:t>ing</w:t>
      </w:r>
      <w:r>
        <w:rPr>
          <w:color w:val="000000" w:themeColor="text1"/>
        </w:rPr>
        <w:t xml:space="preserve"> sure it is truly the</w:t>
      </w:r>
      <w:r w:rsidR="003B6CB7" w:rsidRPr="009D3FFB">
        <w:rPr>
          <w:color w:val="000000" w:themeColor="text1"/>
        </w:rPr>
        <w:t xml:space="preserve"> lowest </w:t>
      </w:r>
      <w:r>
        <w:rPr>
          <w:color w:val="000000" w:themeColor="text1"/>
        </w:rPr>
        <w:t xml:space="preserve">prior to </w:t>
      </w:r>
      <w:r w:rsidR="003B6CB7" w:rsidRPr="009D3FFB">
        <w:rPr>
          <w:color w:val="000000" w:themeColor="text1"/>
        </w:rPr>
        <w:t>ART</w:t>
      </w:r>
      <w:r w:rsidR="00C74D95">
        <w:rPr>
          <w:color w:val="000000" w:themeColor="text1"/>
        </w:rPr>
        <w:t xml:space="preserve"> initiation </w:t>
      </w:r>
      <w:r w:rsidR="00991630">
        <w:rPr>
          <w:color w:val="000000" w:themeColor="text1"/>
        </w:rPr>
        <w:t xml:space="preserve">Missing data may also be a concern. </w:t>
      </w:r>
      <w:r w:rsidR="008729F4">
        <w:rPr>
          <w:color w:val="000000" w:themeColor="text1"/>
        </w:rPr>
        <w:t xml:space="preserve">We only randomly selected visit dates when patients had complete </w:t>
      </w:r>
      <w:r w:rsidR="00462118" w:rsidRPr="008544B2">
        <w:rPr>
          <w:color w:val="000000" w:themeColor="text1"/>
        </w:rPr>
        <w:t>data</w:t>
      </w:r>
      <w:r w:rsidR="008729F4" w:rsidRPr="008544B2">
        <w:rPr>
          <w:color w:val="000000" w:themeColor="text1"/>
        </w:rPr>
        <w:t xml:space="preserve"> within the prior 180 days. </w:t>
      </w:r>
      <w:r w:rsidR="00462118" w:rsidRPr="008544B2">
        <w:rPr>
          <w:color w:val="000000" w:themeColor="text1"/>
        </w:rPr>
        <w:t>Nonetheless</w:t>
      </w:r>
      <w:r w:rsidR="008544B2">
        <w:rPr>
          <w:color w:val="000000" w:themeColor="text1"/>
        </w:rPr>
        <w:t xml:space="preserve"> </w:t>
      </w:r>
      <w:r w:rsidR="00462118" w:rsidRPr="008544B2">
        <w:rPr>
          <w:color w:val="000000" w:themeColor="text1"/>
        </w:rPr>
        <w:t>we found consistent results across all cohorts</w:t>
      </w:r>
      <w:r w:rsidR="00462118">
        <w:rPr>
          <w:color w:val="000000" w:themeColor="text1"/>
        </w:rPr>
        <w:t xml:space="preserve"> regardless of the proportion of visits with complete data.</w:t>
      </w:r>
      <w:r w:rsidR="008447D7">
        <w:rPr>
          <w:color w:val="000000" w:themeColor="text1"/>
        </w:rPr>
        <w:t xml:space="preserve"> </w:t>
      </w:r>
      <w:r w:rsidR="00C74D95">
        <w:rPr>
          <w:color w:val="000000" w:themeColor="text1"/>
        </w:rPr>
        <w:t>Finally, we have yet to conduct analyses determining calibration of VACS</w:t>
      </w:r>
      <w:r w:rsidR="006D1174">
        <w:rPr>
          <w:color w:val="000000" w:themeColor="text1"/>
        </w:rPr>
        <w:t xml:space="preserve"> Index</w:t>
      </w:r>
      <w:r w:rsidR="00C74D95">
        <w:rPr>
          <w:color w:val="000000" w:themeColor="text1"/>
        </w:rPr>
        <w:t xml:space="preserve"> 2.0. As with the original index, we plan to conduct this analysis in </w:t>
      </w:r>
      <w:r w:rsidR="00DA3465">
        <w:rPr>
          <w:color w:val="000000" w:themeColor="text1"/>
        </w:rPr>
        <w:t>an even broader array of cohorts</w:t>
      </w:r>
      <w:r w:rsidR="00C74D95">
        <w:rPr>
          <w:color w:val="000000" w:themeColor="text1"/>
        </w:rPr>
        <w:t xml:space="preserve"> in the coming months.</w:t>
      </w:r>
    </w:p>
    <w:p w14:paraId="7A675087" w14:textId="649C3F52" w:rsidR="009E425C" w:rsidRDefault="00C74D95" w:rsidP="00C74D95">
      <w:pPr>
        <w:spacing w:after="200" w:line="480" w:lineRule="auto"/>
        <w:ind w:firstLine="720"/>
      </w:pPr>
      <w:r>
        <w:t xml:space="preserve">In conclusion, VACS Index 2.0 </w:t>
      </w:r>
      <w:r w:rsidR="00D668C7">
        <w:t xml:space="preserve">is </w:t>
      </w:r>
      <w:r>
        <w:t>highly predictive of risk of all</w:t>
      </w:r>
      <w:r w:rsidR="00DA3465">
        <w:t>-</w:t>
      </w:r>
      <w:r>
        <w:t xml:space="preserve">cause mortality among those </w:t>
      </w:r>
      <w:r w:rsidR="00A82D94">
        <w:t>o</w:t>
      </w:r>
      <w:r>
        <w:t xml:space="preserve">n treatment for HIV infection. </w:t>
      </w:r>
      <w:r w:rsidR="00D668C7">
        <w:t>With use of continuous variables</w:t>
      </w:r>
      <w:r w:rsidR="008D22F0">
        <w:t>,</w:t>
      </w:r>
      <w:r w:rsidR="00D668C7">
        <w:t xml:space="preserve"> i</w:t>
      </w:r>
      <w:r>
        <w:t xml:space="preserve">t is </w:t>
      </w:r>
      <w:r w:rsidR="009E425C">
        <w:t xml:space="preserve">now </w:t>
      </w:r>
      <w:r>
        <w:t xml:space="preserve">better suited to application for individual patients. </w:t>
      </w:r>
      <w:r w:rsidR="00D668C7">
        <w:t xml:space="preserve">With addition of parameters readily obtained during routine clinical practice it is more discriminating than the original VACS Index. </w:t>
      </w:r>
      <w:r>
        <w:t>Its superior discrimination is robust across development and validation sets, among important clinical subgroups, and among individual cohorts.</w:t>
      </w:r>
    </w:p>
    <w:p w14:paraId="68893AAF" w14:textId="77777777" w:rsidR="004C1ABD" w:rsidRDefault="004C1ABD" w:rsidP="004C1ABD">
      <w:pPr>
        <w:autoSpaceDE w:val="0"/>
        <w:autoSpaceDN w:val="0"/>
        <w:adjustRightInd w:val="0"/>
        <w:rPr>
          <w:rFonts w:ascii="AdvPAC4C" w:hAnsi="AdvPAC4C" w:cs="AdvPAC4C"/>
          <w:sz w:val="25"/>
          <w:szCs w:val="25"/>
        </w:rPr>
      </w:pPr>
      <w:r>
        <w:rPr>
          <w:rFonts w:ascii="AdvPAC4C" w:hAnsi="AdvPAC4C" w:cs="AdvPAC4C"/>
          <w:sz w:val="25"/>
          <w:szCs w:val="25"/>
        </w:rPr>
        <w:t>Acknowledgements</w:t>
      </w:r>
    </w:p>
    <w:p w14:paraId="739D3E49" w14:textId="77777777" w:rsidR="004C1ABD" w:rsidRDefault="004C1ABD" w:rsidP="004C1ABD">
      <w:pPr>
        <w:autoSpaceDE w:val="0"/>
        <w:autoSpaceDN w:val="0"/>
        <w:adjustRightInd w:val="0"/>
      </w:pPr>
      <w:r w:rsidRPr="004C1ABD">
        <w:t>We thank all patients, doctors, and study nurses associated with the participating cohort studies.</w:t>
      </w:r>
    </w:p>
    <w:p w14:paraId="726B7A3E" w14:textId="77777777" w:rsidR="004C1ABD" w:rsidRDefault="004C1ABD" w:rsidP="004C1ABD">
      <w:pPr>
        <w:autoSpaceDE w:val="0"/>
        <w:autoSpaceDN w:val="0"/>
        <w:adjustRightInd w:val="0"/>
      </w:pPr>
    </w:p>
    <w:p w14:paraId="203D82F4" w14:textId="77777777" w:rsidR="00E9209F" w:rsidRPr="00AD5408" w:rsidRDefault="004C1ABD" w:rsidP="004C1ABD">
      <w:pPr>
        <w:autoSpaceDE w:val="0"/>
        <w:autoSpaceDN w:val="0"/>
        <w:adjustRightInd w:val="0"/>
      </w:pPr>
      <w:r w:rsidRPr="00AD5408">
        <w:t>Role of the authors: J.P.T., A.C.J. and J.A.C.S.</w:t>
      </w:r>
      <w:r w:rsidR="00E9209F" w:rsidRPr="00AD5408">
        <w:t xml:space="preserve"> </w:t>
      </w:r>
      <w:r w:rsidRPr="00AD5408">
        <w:t xml:space="preserve">designed the study. </w:t>
      </w:r>
    </w:p>
    <w:p w14:paraId="72D589CD" w14:textId="77777777" w:rsidR="00E9209F" w:rsidRPr="00AD5408" w:rsidRDefault="004C1ABD" w:rsidP="004C1ABD">
      <w:pPr>
        <w:autoSpaceDE w:val="0"/>
        <w:autoSpaceDN w:val="0"/>
        <w:adjustRightInd w:val="0"/>
      </w:pPr>
      <w:r w:rsidRPr="00AD5408">
        <w:t>J.P.T. performed the analysis and</w:t>
      </w:r>
      <w:r w:rsidR="00E9209F" w:rsidRPr="00AD5408">
        <w:t xml:space="preserve"> </w:t>
      </w:r>
      <w:r w:rsidRPr="00AD5408">
        <w:t xml:space="preserve">wrote the first draft. </w:t>
      </w:r>
    </w:p>
    <w:p w14:paraId="05148266" w14:textId="77777777" w:rsidR="00E9209F" w:rsidRPr="00AD5408" w:rsidRDefault="004C1ABD" w:rsidP="004C1ABD">
      <w:pPr>
        <w:autoSpaceDE w:val="0"/>
        <w:autoSpaceDN w:val="0"/>
        <w:adjustRightInd w:val="0"/>
      </w:pPr>
      <w:r w:rsidRPr="00AD5408">
        <w:t>A.C.J. and J.A.C.S. made major</w:t>
      </w:r>
      <w:r w:rsidR="00E9209F" w:rsidRPr="00AD5408">
        <w:t xml:space="preserve"> </w:t>
      </w:r>
      <w:r w:rsidRPr="00AD5408">
        <w:t xml:space="preserve">revisions. </w:t>
      </w:r>
    </w:p>
    <w:p w14:paraId="7EDB3F85" w14:textId="77777777" w:rsidR="004C1ABD" w:rsidRPr="00AD5408" w:rsidRDefault="004C1ABD" w:rsidP="004C1ABD">
      <w:pPr>
        <w:autoSpaceDE w:val="0"/>
        <w:autoSpaceDN w:val="0"/>
        <w:adjustRightInd w:val="0"/>
      </w:pPr>
      <w:r w:rsidRPr="00AD5408">
        <w:t xml:space="preserve">All </w:t>
      </w:r>
      <w:r w:rsidR="009B0AE3" w:rsidRPr="00AD5408">
        <w:t>member of the writing group</w:t>
      </w:r>
      <w:r w:rsidRPr="00AD5408">
        <w:t xml:space="preserve"> contributed to editing the manuscript</w:t>
      </w:r>
      <w:r w:rsidR="00E9209F" w:rsidRPr="00AD5408">
        <w:t xml:space="preserve"> </w:t>
      </w:r>
      <w:r w:rsidRPr="00AD5408">
        <w:t>and reviewed and approved the submission.</w:t>
      </w:r>
    </w:p>
    <w:p w14:paraId="4FAE68AF" w14:textId="77777777" w:rsidR="0053472C" w:rsidRDefault="00EB1E1D">
      <w:pPr>
        <w:spacing w:after="200" w:line="276" w:lineRule="auto"/>
      </w:pPr>
      <w:r>
        <w:br w:type="page"/>
      </w:r>
    </w:p>
    <w:bookmarkStart w:id="5" w:name="RANGE!A3:R35"/>
    <w:bookmarkStart w:id="6" w:name="RANGE!A3:Q35"/>
    <w:bookmarkEnd w:id="5"/>
    <w:bookmarkEnd w:id="6"/>
    <w:p w14:paraId="70F2E454" w14:textId="77777777" w:rsidR="002D3553" w:rsidRPr="002D3553" w:rsidRDefault="005B7419" w:rsidP="002D3553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2D3553" w:rsidRPr="002D3553">
        <w:t>1.</w:t>
      </w:r>
      <w:r w:rsidR="002D3553" w:rsidRPr="002D3553">
        <w:tab/>
        <w:t xml:space="preserve">Wong, C., et al., </w:t>
      </w:r>
      <w:r w:rsidR="002D3553" w:rsidRPr="002D3553">
        <w:rPr>
          <w:i/>
        </w:rPr>
        <w:t>Multimorbidity Among Persons Living with Human Immunodeficiency Virus in the United States.</w:t>
      </w:r>
      <w:r w:rsidR="002D3553" w:rsidRPr="002D3553">
        <w:t xml:space="preserve"> Clin Infect Dis, 2018. </w:t>
      </w:r>
      <w:r w:rsidR="002D3553" w:rsidRPr="002D3553">
        <w:rPr>
          <w:b/>
        </w:rPr>
        <w:t>66</w:t>
      </w:r>
      <w:r w:rsidR="002D3553" w:rsidRPr="002D3553">
        <w:t>(8): p. 1230-1238.</w:t>
      </w:r>
    </w:p>
    <w:p w14:paraId="312E53CB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.</w:t>
      </w:r>
      <w:r w:rsidRPr="002D3553">
        <w:tab/>
        <w:t xml:space="preserve">Hogg, R.S., et al., </w:t>
      </w:r>
      <w:r w:rsidRPr="002D3553">
        <w:rPr>
          <w:i/>
        </w:rPr>
        <w:t>Health-adjusted life expectancy in HIV-positive and HIV-negative men and women in British Columbia, Canada: a population-based observational cohort study.</w:t>
      </w:r>
      <w:r w:rsidRPr="002D3553">
        <w:t xml:space="preserve"> Lancet HIV, 2017. </w:t>
      </w:r>
      <w:r w:rsidRPr="002D3553">
        <w:rPr>
          <w:b/>
        </w:rPr>
        <w:t>4</w:t>
      </w:r>
      <w:r w:rsidRPr="002D3553">
        <w:t>(6): p. e270-e276.</w:t>
      </w:r>
    </w:p>
    <w:p w14:paraId="59514E2A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.</w:t>
      </w:r>
      <w:r w:rsidRPr="002D3553">
        <w:tab/>
        <w:t xml:space="preserve">Park, L.S., et al., </w:t>
      </w:r>
      <w:r w:rsidRPr="002D3553">
        <w:rPr>
          <w:i/>
        </w:rPr>
        <w:t>Association of Viral Suppression With Lower AIDS-Defining and Non-AIDS-Defining Cancer Incidence in HIV-Infected Veterans: A Prospective Cohort Study.</w:t>
      </w:r>
      <w:r w:rsidRPr="002D3553">
        <w:t xml:space="preserve"> Ann Intern Med, 2018.</w:t>
      </w:r>
    </w:p>
    <w:p w14:paraId="1F307CA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.</w:t>
      </w:r>
      <w:r w:rsidRPr="002D3553">
        <w:tab/>
        <w:t xml:space="preserve">Althoff, K.N., et al., </w:t>
      </w:r>
      <w:r w:rsidRPr="002D3553">
        <w:rPr>
          <w:i/>
        </w:rPr>
        <w:t>Comparison of risk and age at diagnosis of myocardial infarction, end-stage renal disease, and non-AIDS-defining cancer in HIV-infected versus uninfected adults.</w:t>
      </w:r>
      <w:r w:rsidRPr="002D3553">
        <w:t xml:space="preserve"> Clin. Infect. Dis., 2015. </w:t>
      </w:r>
      <w:r w:rsidRPr="002D3553">
        <w:rPr>
          <w:b/>
        </w:rPr>
        <w:t>60</w:t>
      </w:r>
      <w:r w:rsidRPr="002D3553">
        <w:t>(4): p. 627-38.</w:t>
      </w:r>
    </w:p>
    <w:p w14:paraId="222B9D0A" w14:textId="77777777" w:rsidR="002D3553" w:rsidRPr="002D3553" w:rsidRDefault="002D3553" w:rsidP="002D3553">
      <w:pPr>
        <w:pStyle w:val="EndNoteBibliography"/>
        <w:ind w:left="720" w:hanging="720"/>
      </w:pPr>
      <w:r w:rsidRPr="002D3553">
        <w:t>5.</w:t>
      </w:r>
      <w:r w:rsidRPr="002D3553">
        <w:tab/>
        <w:t xml:space="preserve">Tate, J.P., et al., </w:t>
      </w:r>
      <w:r w:rsidRPr="002D3553">
        <w:rPr>
          <w:i/>
        </w:rPr>
        <w:t>An internationally generalizable risk index for mortality after one year of antiretroviral therapy.</w:t>
      </w:r>
      <w:r w:rsidRPr="002D3553">
        <w:t xml:space="preserve"> AIDS, 2013. </w:t>
      </w:r>
      <w:r w:rsidRPr="002D3553">
        <w:rPr>
          <w:b/>
        </w:rPr>
        <w:t>27</w:t>
      </w:r>
      <w:r w:rsidRPr="002D3553">
        <w:t>(4): p. 563-72.</w:t>
      </w:r>
    </w:p>
    <w:p w14:paraId="7E345834" w14:textId="77777777" w:rsidR="002D3553" w:rsidRPr="002D3553" w:rsidRDefault="002D3553" w:rsidP="002D3553">
      <w:pPr>
        <w:pStyle w:val="EndNoteBibliography"/>
        <w:ind w:left="720" w:hanging="720"/>
      </w:pPr>
      <w:r w:rsidRPr="002D3553">
        <w:t>6.</w:t>
      </w:r>
      <w:r w:rsidRPr="002D3553">
        <w:tab/>
        <w:t xml:space="preserve">Akgun, K.M., et al., </w:t>
      </w:r>
      <w:r w:rsidRPr="002D3553">
        <w:rPr>
          <w:i/>
        </w:rPr>
        <w:t>Risk factors for hospitalization and medical intensive care unit (MICU) admission among HIV infected Veterans.</w:t>
      </w:r>
      <w:r w:rsidRPr="002D3553">
        <w:t xml:space="preserve"> J. Acquir. Immune. Defic. Syndr., 2013. </w:t>
      </w:r>
      <w:r w:rsidRPr="002D3553">
        <w:rPr>
          <w:b/>
        </w:rPr>
        <w:t>62</w:t>
      </w:r>
      <w:r w:rsidRPr="002D3553">
        <w:t>(1): p. 52-9.</w:t>
      </w:r>
    </w:p>
    <w:p w14:paraId="3928BF59" w14:textId="77777777" w:rsidR="002D3553" w:rsidRPr="002D3553" w:rsidRDefault="002D3553" w:rsidP="002D3553">
      <w:pPr>
        <w:pStyle w:val="EndNoteBibliography"/>
        <w:ind w:left="720" w:hanging="720"/>
      </w:pPr>
      <w:r w:rsidRPr="002D3553">
        <w:t>7.</w:t>
      </w:r>
      <w:r w:rsidRPr="002D3553">
        <w:tab/>
        <w:t xml:space="preserve">Salinas, J.L., et al., </w:t>
      </w:r>
      <w:r w:rsidRPr="002D3553">
        <w:rPr>
          <w:i/>
        </w:rPr>
        <w:t>Baseline, Time-Updated, and Cumulative HIV Care Metrics for Predicting Acute Myocardial Infarction and All-Cause Mortality.</w:t>
      </w:r>
      <w:r w:rsidRPr="002D3553">
        <w:t xml:space="preserve"> Clin Infect Dis, 2016. </w:t>
      </w:r>
      <w:r w:rsidRPr="002D3553">
        <w:rPr>
          <w:b/>
        </w:rPr>
        <w:t>63</w:t>
      </w:r>
      <w:r w:rsidRPr="002D3553">
        <w:t>(11): p. 1423-1430.</w:t>
      </w:r>
    </w:p>
    <w:p w14:paraId="6B4187EE" w14:textId="77777777" w:rsidR="002D3553" w:rsidRPr="002D3553" w:rsidRDefault="002D3553" w:rsidP="002D3553">
      <w:pPr>
        <w:pStyle w:val="EndNoteBibliography"/>
        <w:ind w:left="720" w:hanging="720"/>
      </w:pPr>
      <w:r w:rsidRPr="002D3553">
        <w:t>8.</w:t>
      </w:r>
      <w:r w:rsidRPr="002D3553">
        <w:tab/>
        <w:t xml:space="preserve">Womack, J.A., et al., </w:t>
      </w:r>
      <w:r w:rsidRPr="002D3553">
        <w:rPr>
          <w:i/>
        </w:rPr>
        <w:t>Physiologic frailty and fragility fracture in HIV-infected male veterans.</w:t>
      </w:r>
      <w:r w:rsidRPr="002D3553">
        <w:t xml:space="preserve"> Clin. Infect. Dis., 2013. </w:t>
      </w:r>
      <w:r w:rsidRPr="002D3553">
        <w:rPr>
          <w:b/>
        </w:rPr>
        <w:t>56</w:t>
      </w:r>
      <w:r w:rsidRPr="002D3553">
        <w:t>(10): p. 1498-504.</w:t>
      </w:r>
    </w:p>
    <w:p w14:paraId="4C08A40E" w14:textId="77777777" w:rsidR="002D3553" w:rsidRPr="002D3553" w:rsidRDefault="002D3553" w:rsidP="002D3553">
      <w:pPr>
        <w:pStyle w:val="EndNoteBibliography"/>
        <w:ind w:left="720" w:hanging="720"/>
      </w:pPr>
      <w:r w:rsidRPr="002D3553">
        <w:t>9.</w:t>
      </w:r>
      <w:r w:rsidRPr="002D3553">
        <w:tab/>
        <w:t xml:space="preserve">Marquine, M.J., et al., </w:t>
      </w:r>
      <w:r w:rsidRPr="002D3553">
        <w:rPr>
          <w:i/>
        </w:rPr>
        <w:t>The Veterans Aging Cohort Study (VACS) Index and Neurocognitive Change: A Longitudinal Study.</w:t>
      </w:r>
      <w:r w:rsidRPr="002D3553">
        <w:t xml:space="preserve"> Clin Infect Dis, 2016. </w:t>
      </w:r>
      <w:r w:rsidRPr="002D3553">
        <w:rPr>
          <w:b/>
        </w:rPr>
        <w:t>63</w:t>
      </w:r>
      <w:r w:rsidRPr="002D3553">
        <w:t>(5): p. 694-702.</w:t>
      </w:r>
    </w:p>
    <w:p w14:paraId="028A8AD3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0.</w:t>
      </w:r>
      <w:r w:rsidRPr="002D3553">
        <w:tab/>
        <w:t xml:space="preserve">Marquine, M.J., et al., </w:t>
      </w:r>
      <w:r w:rsidRPr="002D3553">
        <w:rPr>
          <w:i/>
        </w:rPr>
        <w:t>The Veterans Aging Cohort Study Index is Associated With Concurrent Risk for Neurocognitive Impairment.</w:t>
      </w:r>
      <w:r w:rsidRPr="002D3553">
        <w:t xml:space="preserve"> J. Acquir. Immune. Defic. Syndr., 2014. </w:t>
      </w:r>
      <w:r w:rsidRPr="002D3553">
        <w:rPr>
          <w:b/>
        </w:rPr>
        <w:t>65</w:t>
      </w:r>
      <w:r w:rsidRPr="002D3553">
        <w:t>(2): p. 190-197.</w:t>
      </w:r>
    </w:p>
    <w:p w14:paraId="17FC7D0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1.</w:t>
      </w:r>
      <w:r w:rsidRPr="002D3553">
        <w:tab/>
        <w:t xml:space="preserve">Donnino, M.W., et al., </w:t>
      </w:r>
      <w:r w:rsidRPr="002D3553">
        <w:rPr>
          <w:i/>
        </w:rPr>
        <w:t>APACHE II scoring to predict outcome in post-cardiac arrest.</w:t>
      </w:r>
      <w:r w:rsidRPr="002D3553">
        <w:t xml:space="preserve"> Resuscitation, 2013. </w:t>
      </w:r>
      <w:r w:rsidRPr="002D3553">
        <w:rPr>
          <w:b/>
        </w:rPr>
        <w:t>84</w:t>
      </w:r>
      <w:r w:rsidRPr="002D3553">
        <w:t>(5): p. 651-6.</w:t>
      </w:r>
    </w:p>
    <w:p w14:paraId="4C55F846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2.</w:t>
      </w:r>
      <w:r w:rsidRPr="002D3553">
        <w:tab/>
        <w:t xml:space="preserve">Richards, G., et al., </w:t>
      </w:r>
      <w:r w:rsidRPr="002D3553">
        <w:rPr>
          <w:i/>
        </w:rPr>
        <w:t>CURB-65, PSI, and APACHE II to assess mortality risk in patients with severe sepsis and community acquired pneumonia in PROWESS.</w:t>
      </w:r>
      <w:r w:rsidRPr="002D3553">
        <w:t xml:space="preserve"> J Intensive Care Med, 2011. </w:t>
      </w:r>
      <w:r w:rsidRPr="002D3553">
        <w:rPr>
          <w:b/>
        </w:rPr>
        <w:t>26</w:t>
      </w:r>
      <w:r w:rsidRPr="002D3553">
        <w:t>(1): p. 34-40.</w:t>
      </w:r>
    </w:p>
    <w:p w14:paraId="192267C7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3.</w:t>
      </w:r>
      <w:r w:rsidRPr="002D3553">
        <w:tab/>
        <w:t xml:space="preserve">Lee, H., et al., </w:t>
      </w:r>
      <w:r w:rsidRPr="002D3553">
        <w:rPr>
          <w:i/>
        </w:rPr>
        <w:t>Efficacy of the APACHE II score at ICU discharge in predicting post-ICU mortality and ICU readmission in critically ill surgical patients.</w:t>
      </w:r>
      <w:r w:rsidRPr="002D3553">
        <w:t xml:space="preserve"> Anaesth Intensive Care, 2015. </w:t>
      </w:r>
      <w:r w:rsidRPr="002D3553">
        <w:rPr>
          <w:b/>
        </w:rPr>
        <w:t>43</w:t>
      </w:r>
      <w:r w:rsidRPr="002D3553">
        <w:t>(2): p. 175-86.</w:t>
      </w:r>
    </w:p>
    <w:p w14:paraId="57F408AB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4.</w:t>
      </w:r>
      <w:r w:rsidRPr="002D3553">
        <w:tab/>
        <w:t xml:space="preserve">Kieszak, S.M., et al., </w:t>
      </w:r>
      <w:r w:rsidRPr="002D3553">
        <w:rPr>
          <w:i/>
        </w:rPr>
        <w:t>A comparison of the Charlson comorbidity index derived from medical record data and administrative billing data.</w:t>
      </w:r>
      <w:r w:rsidRPr="002D3553">
        <w:t xml:space="preserve"> J Clin Epidemiol, 1999. </w:t>
      </w:r>
      <w:r w:rsidRPr="002D3553">
        <w:rPr>
          <w:b/>
        </w:rPr>
        <w:t>52</w:t>
      </w:r>
      <w:r w:rsidRPr="002D3553">
        <w:t>(2): p. 137-42.</w:t>
      </w:r>
    </w:p>
    <w:p w14:paraId="47FD7DF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5.</w:t>
      </w:r>
      <w:r w:rsidRPr="002D3553">
        <w:tab/>
        <w:t xml:space="preserve">Tate, J., M. Freiberg, and J. AC. </w:t>
      </w:r>
      <w:r w:rsidRPr="002D3553">
        <w:rPr>
          <w:i/>
        </w:rPr>
        <w:t>Do Risk Factors for Cardiovascular Disease Improve VACS Index Prediction of All Cause Mortality?</w:t>
      </w:r>
      <w:r w:rsidRPr="002D3553">
        <w:t xml:space="preserve"> in </w:t>
      </w:r>
      <w:r w:rsidRPr="002D3553">
        <w:rPr>
          <w:i/>
        </w:rPr>
        <w:t>16th International Workshop on HIV Observational Databases (IWHOD)</w:t>
      </w:r>
      <w:r w:rsidRPr="002D3553">
        <w:t>. 2012. Athens, Greece.</w:t>
      </w:r>
    </w:p>
    <w:p w14:paraId="62D6FBAB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6.</w:t>
      </w:r>
      <w:r w:rsidRPr="002D3553">
        <w:tab/>
        <w:t xml:space="preserve">Duffau, P., et al., </w:t>
      </w:r>
      <w:r w:rsidRPr="002D3553">
        <w:rPr>
          <w:i/>
        </w:rPr>
        <w:t>Association of immune-activation and senescence markers with non-AIDS-defining comorbidities in HIV-suppressed patients.</w:t>
      </w:r>
      <w:r w:rsidRPr="002D3553">
        <w:t xml:space="preserve"> AIDS, 2015. </w:t>
      </w:r>
      <w:r w:rsidRPr="002D3553">
        <w:rPr>
          <w:b/>
        </w:rPr>
        <w:t>29</w:t>
      </w:r>
      <w:r w:rsidRPr="002D3553">
        <w:t>(16): p. 2099-108.</w:t>
      </w:r>
    </w:p>
    <w:p w14:paraId="6C81C821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7.</w:t>
      </w:r>
      <w:r w:rsidRPr="002D3553">
        <w:tab/>
        <w:t xml:space="preserve">Trickey, A., et al., </w:t>
      </w:r>
      <w:r w:rsidRPr="002D3553">
        <w:rPr>
          <w:i/>
        </w:rPr>
        <w:t>CD4:CD8 Ratio and CD8 Count as Prognostic Markers for Mortality in Human Immunodeficiency Virus-Infected Patients on Antiretroviral Therapy: The Antiretroviral Therapy Cohort Collaboration (ART-CC).</w:t>
      </w:r>
      <w:r w:rsidRPr="002D3553">
        <w:t xml:space="preserve"> Clin Infect Dis, 2017. </w:t>
      </w:r>
      <w:r w:rsidRPr="002D3553">
        <w:rPr>
          <w:b/>
        </w:rPr>
        <w:t>65</w:t>
      </w:r>
      <w:r w:rsidRPr="002D3553">
        <w:t>(6): p. 959-966.</w:t>
      </w:r>
    </w:p>
    <w:p w14:paraId="49E7813D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8.</w:t>
      </w:r>
      <w:r w:rsidRPr="002D3553">
        <w:tab/>
        <w:t xml:space="preserve">Lang, J., et al., </w:t>
      </w:r>
      <w:r w:rsidRPr="002D3553">
        <w:rPr>
          <w:i/>
        </w:rPr>
        <w:t>Serum albumin and short-term risk for mortality and cardiovascular disease among HIV-infected veterans.</w:t>
      </w:r>
      <w:r w:rsidRPr="002D3553">
        <w:t xml:space="preserve"> Aids, 2013. </w:t>
      </w:r>
      <w:r w:rsidRPr="002D3553">
        <w:rPr>
          <w:b/>
        </w:rPr>
        <w:t>27</w:t>
      </w:r>
      <w:r w:rsidRPr="002D3553">
        <w:t>(8): p. 1339-43.</w:t>
      </w:r>
    </w:p>
    <w:p w14:paraId="5155E6B0" w14:textId="77777777" w:rsidR="002D3553" w:rsidRPr="002D3553" w:rsidRDefault="002D3553" w:rsidP="002D3553">
      <w:pPr>
        <w:pStyle w:val="EndNoteBibliography"/>
        <w:ind w:left="720" w:hanging="720"/>
      </w:pPr>
      <w:r w:rsidRPr="002D3553">
        <w:t>19.</w:t>
      </w:r>
      <w:r w:rsidRPr="002D3553">
        <w:tab/>
        <w:t xml:space="preserve">Mehta, S.H., et al., </w:t>
      </w:r>
      <w:r w:rsidRPr="002D3553">
        <w:rPr>
          <w:i/>
        </w:rPr>
        <w:t>Serum albumin as a prognostic indicator for HIV disease progression.</w:t>
      </w:r>
      <w:r w:rsidRPr="002D3553">
        <w:t xml:space="preserve"> AIDS Res Hum Retroviruses, 2006. </w:t>
      </w:r>
      <w:r w:rsidRPr="002D3553">
        <w:rPr>
          <w:b/>
        </w:rPr>
        <w:t>22</w:t>
      </w:r>
      <w:r w:rsidRPr="002D3553">
        <w:t>(1): p. 14-21.</w:t>
      </w:r>
    </w:p>
    <w:p w14:paraId="677FCC7F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0.</w:t>
      </w:r>
      <w:r w:rsidRPr="002D3553">
        <w:tab/>
        <w:t xml:space="preserve">Siedner, M.J. and P.W. Hunt, </w:t>
      </w:r>
      <w:r w:rsidRPr="002D3553">
        <w:rPr>
          <w:i/>
        </w:rPr>
        <w:t>All About the Albumin? Prognostic Capacity of Serum Albumin in Patients With Treated HIV Infection.</w:t>
      </w:r>
      <w:r w:rsidRPr="002D3553">
        <w:t xml:space="preserve"> J Infect Dis, 2018. </w:t>
      </w:r>
      <w:r w:rsidRPr="002D3553">
        <w:rPr>
          <w:b/>
        </w:rPr>
        <w:t>217</w:t>
      </w:r>
      <w:r w:rsidRPr="002D3553">
        <w:t>(3): p. 347-349.</w:t>
      </w:r>
    </w:p>
    <w:p w14:paraId="2CD506D2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1.</w:t>
      </w:r>
      <w:r w:rsidRPr="002D3553">
        <w:tab/>
        <w:t xml:space="preserve">Ronit, A., et al., </w:t>
      </w:r>
      <w:r w:rsidRPr="002D3553">
        <w:rPr>
          <w:i/>
        </w:rPr>
        <w:t>Serum Albumin as a Prognostic Marker for Serious Non-AIDS Endpoints in the Strategic Timing of Antiretroviral Treatment (START) Study.</w:t>
      </w:r>
      <w:r w:rsidRPr="002D3553">
        <w:t xml:space="preserve"> J Infect Dis, 2018. </w:t>
      </w:r>
      <w:r w:rsidRPr="002D3553">
        <w:rPr>
          <w:b/>
        </w:rPr>
        <w:t>217</w:t>
      </w:r>
      <w:r w:rsidRPr="002D3553">
        <w:t>(3): p. 405-412.</w:t>
      </w:r>
    </w:p>
    <w:p w14:paraId="0373623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2.</w:t>
      </w:r>
      <w:r w:rsidRPr="002D3553">
        <w:tab/>
        <w:t xml:space="preserve">Sunyer, J., et al., </w:t>
      </w:r>
      <w:r w:rsidRPr="002D3553">
        <w:rPr>
          <w:i/>
        </w:rPr>
        <w:t>Longitudinal relation between smoking and white blood cells.</w:t>
      </w:r>
      <w:r w:rsidRPr="002D3553">
        <w:t xml:space="preserve"> Am J Epidemiol, 1996. </w:t>
      </w:r>
      <w:r w:rsidRPr="002D3553">
        <w:rPr>
          <w:b/>
        </w:rPr>
        <w:t>144</w:t>
      </w:r>
      <w:r w:rsidRPr="002D3553">
        <w:t>(8): p. 734-41.</w:t>
      </w:r>
    </w:p>
    <w:p w14:paraId="7C8C5742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3.</w:t>
      </w:r>
      <w:r w:rsidRPr="002D3553">
        <w:tab/>
        <w:t xml:space="preserve">Madjid, M., et al., </w:t>
      </w:r>
      <w:r w:rsidRPr="002D3553">
        <w:rPr>
          <w:i/>
        </w:rPr>
        <w:t>Leukocyte count and coronary heart disease: implications for risk assessment.</w:t>
      </w:r>
      <w:r w:rsidRPr="002D3553">
        <w:t xml:space="preserve"> J Am Coll Cardiol, 2004. </w:t>
      </w:r>
      <w:r w:rsidRPr="002D3553">
        <w:rPr>
          <w:b/>
        </w:rPr>
        <w:t>44</w:t>
      </w:r>
      <w:r w:rsidRPr="002D3553">
        <w:t>(10): p. 1945-56.</w:t>
      </w:r>
    </w:p>
    <w:p w14:paraId="2EFC7969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4.</w:t>
      </w:r>
      <w:r w:rsidRPr="002D3553">
        <w:tab/>
        <w:t xml:space="preserve">Sharma, A., et al., </w:t>
      </w:r>
      <w:r w:rsidRPr="002D3553">
        <w:rPr>
          <w:i/>
        </w:rPr>
        <w:t>Relationship between Body Mass Index and Mortality in HIV-Infected HAART Users in the Women's Interagency HIV Study.</w:t>
      </w:r>
      <w:r w:rsidRPr="002D3553">
        <w:t xml:space="preserve"> PLoS One, 2015. </w:t>
      </w:r>
      <w:r w:rsidRPr="002D3553">
        <w:rPr>
          <w:b/>
        </w:rPr>
        <w:t>10</w:t>
      </w:r>
      <w:r w:rsidRPr="002D3553">
        <w:t>(12): p. e0143740.</w:t>
      </w:r>
    </w:p>
    <w:p w14:paraId="26CA837E" w14:textId="77777777" w:rsidR="002D3553" w:rsidRPr="002D3553" w:rsidRDefault="002D3553" w:rsidP="002D3553">
      <w:pPr>
        <w:pStyle w:val="EndNoteBibliography"/>
        <w:ind w:left="720" w:hanging="720"/>
      </w:pPr>
      <w:r w:rsidRPr="002D3553">
        <w:lastRenderedPageBreak/>
        <w:t>25.</w:t>
      </w:r>
      <w:r w:rsidRPr="002D3553">
        <w:tab/>
        <w:t xml:space="preserve">Yuh, B., et al., </w:t>
      </w:r>
      <w:r w:rsidRPr="002D3553">
        <w:rPr>
          <w:i/>
        </w:rPr>
        <w:t>Weight change after antiretroviral therapy and mortality.</w:t>
      </w:r>
      <w:r w:rsidRPr="002D3553">
        <w:t xml:space="preserve"> Clin Infect Dis, 2015. </w:t>
      </w:r>
      <w:r w:rsidRPr="002D3553">
        <w:rPr>
          <w:b/>
        </w:rPr>
        <w:t>60</w:t>
      </w:r>
      <w:r w:rsidRPr="002D3553">
        <w:t>(12): p. 1852-9.</w:t>
      </w:r>
    </w:p>
    <w:p w14:paraId="42234427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6.</w:t>
      </w:r>
      <w:r w:rsidRPr="002D3553">
        <w:tab/>
        <w:t xml:space="preserve">Fultz, S.L., et al., </w:t>
      </w:r>
      <w:r w:rsidRPr="002D3553">
        <w:rPr>
          <w:i/>
        </w:rPr>
        <w:t>Development and verification of a "virtual" cohort using the National VA Health Information System.</w:t>
      </w:r>
      <w:r w:rsidRPr="002D3553">
        <w:t xml:space="preserve"> Med. Care, 2006. </w:t>
      </w:r>
      <w:r w:rsidRPr="002D3553">
        <w:rPr>
          <w:b/>
        </w:rPr>
        <w:t>44</w:t>
      </w:r>
      <w:r w:rsidRPr="002D3553">
        <w:t>(8 Suppl 2): p. S25-S30.</w:t>
      </w:r>
    </w:p>
    <w:p w14:paraId="5DFA5BAA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7.</w:t>
      </w:r>
      <w:r w:rsidRPr="002D3553">
        <w:tab/>
        <w:t xml:space="preserve">Fisher, S.G., et al., </w:t>
      </w:r>
      <w:r w:rsidRPr="002D3553">
        <w:rPr>
          <w:i/>
        </w:rPr>
        <w:t>Mortality ascertainment in the veteran population:  alternatives to the national death index.</w:t>
      </w:r>
      <w:r w:rsidRPr="002D3553">
        <w:t xml:space="preserve"> American Journal of Epidemiology, 1995. </w:t>
      </w:r>
      <w:r w:rsidRPr="002D3553">
        <w:rPr>
          <w:b/>
        </w:rPr>
        <w:t>141</w:t>
      </w:r>
      <w:r w:rsidRPr="002D3553">
        <w:t>(3): p. 242-250.</w:t>
      </w:r>
    </w:p>
    <w:p w14:paraId="689B7E3E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8.</w:t>
      </w:r>
      <w:r w:rsidRPr="002D3553">
        <w:tab/>
        <w:t xml:space="preserve">Sohn, M.W., et al., </w:t>
      </w:r>
      <w:r w:rsidRPr="002D3553">
        <w:rPr>
          <w:i/>
        </w:rPr>
        <w:t>Accuracy and completeness of mortality data in the Department of Veterans Affairs.</w:t>
      </w:r>
      <w:r w:rsidRPr="002D3553">
        <w:t xml:space="preserve"> Popul Health Metr, 2006. </w:t>
      </w:r>
      <w:r w:rsidRPr="002D3553">
        <w:rPr>
          <w:b/>
        </w:rPr>
        <w:t>4</w:t>
      </w:r>
      <w:r w:rsidRPr="002D3553">
        <w:t>: p. 2.</w:t>
      </w:r>
    </w:p>
    <w:p w14:paraId="30470989" w14:textId="77777777" w:rsidR="002D3553" w:rsidRPr="002D3553" w:rsidRDefault="002D3553" w:rsidP="002D3553">
      <w:pPr>
        <w:pStyle w:val="EndNoteBibliography"/>
        <w:ind w:left="720" w:hanging="720"/>
      </w:pPr>
      <w:r w:rsidRPr="002D3553">
        <w:t>29.</w:t>
      </w:r>
      <w:r w:rsidRPr="002D3553">
        <w:tab/>
        <w:t xml:space="preserve">Sterling, R.K., et al., </w:t>
      </w:r>
      <w:r w:rsidRPr="002D3553">
        <w:rPr>
          <w:i/>
        </w:rPr>
        <w:t>Development of a simple noninvasive index to predict significant fibrosis in patients with HIV/HCV coinfection.</w:t>
      </w:r>
      <w:r w:rsidRPr="002D3553">
        <w:t xml:space="preserve"> Hepatology, 2006. </w:t>
      </w:r>
      <w:r w:rsidRPr="002D3553">
        <w:rPr>
          <w:b/>
        </w:rPr>
        <w:t>43</w:t>
      </w:r>
      <w:r w:rsidRPr="002D3553">
        <w:t>(6): p. 1317-1325.</w:t>
      </w:r>
    </w:p>
    <w:p w14:paraId="30458DA9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0.</w:t>
      </w:r>
      <w:r w:rsidRPr="002D3553">
        <w:tab/>
        <w:t xml:space="preserve">Levey, A.S., et al., </w:t>
      </w:r>
      <w:r w:rsidRPr="002D3553">
        <w:rPr>
          <w:i/>
        </w:rPr>
        <w:t>A new equation to estimate glomerular filtration rate.</w:t>
      </w:r>
      <w:r w:rsidRPr="002D3553">
        <w:t xml:space="preserve"> Ann Intern Med, 2009. </w:t>
      </w:r>
      <w:r w:rsidRPr="002D3553">
        <w:rPr>
          <w:b/>
        </w:rPr>
        <w:t>150</w:t>
      </w:r>
      <w:r w:rsidRPr="002D3553">
        <w:t>(9): p. 604-12.</w:t>
      </w:r>
    </w:p>
    <w:p w14:paraId="77584B68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1.</w:t>
      </w:r>
      <w:r w:rsidRPr="002D3553">
        <w:tab/>
        <w:t xml:space="preserve">May, M.T., et al., </w:t>
      </w:r>
      <w:r w:rsidRPr="002D3553">
        <w:rPr>
          <w:i/>
        </w:rPr>
        <w:t>Cohort profile: Antiretroviral Therapy Cohort Collaboration (ART-CC).</w:t>
      </w:r>
      <w:r w:rsidRPr="002D3553">
        <w:t xml:space="preserve"> Int J Epidemiol, 2014. </w:t>
      </w:r>
      <w:r w:rsidRPr="002D3553">
        <w:rPr>
          <w:b/>
        </w:rPr>
        <w:t>43</w:t>
      </w:r>
      <w:r w:rsidRPr="002D3553">
        <w:t>(3): p. 691-702.</w:t>
      </w:r>
    </w:p>
    <w:p w14:paraId="1151CBC5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2.</w:t>
      </w:r>
      <w:r w:rsidRPr="002D3553">
        <w:tab/>
        <w:t xml:space="preserve">Justice, A.C., K.E. Covinsky, and J.A. Berlin, </w:t>
      </w:r>
      <w:r w:rsidRPr="002D3553">
        <w:rPr>
          <w:i/>
        </w:rPr>
        <w:t>Assessing the generalizability of prognostic information.</w:t>
      </w:r>
      <w:r w:rsidRPr="002D3553">
        <w:t xml:space="preserve"> Ann Intern Med, 1999. </w:t>
      </w:r>
      <w:r w:rsidRPr="002D3553">
        <w:rPr>
          <w:b/>
        </w:rPr>
        <w:t>130</w:t>
      </w:r>
      <w:r w:rsidRPr="002D3553">
        <w:t>(6): p. 515-524.</w:t>
      </w:r>
    </w:p>
    <w:p w14:paraId="0A030921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3.</w:t>
      </w:r>
      <w:r w:rsidRPr="002D3553">
        <w:tab/>
        <w:t xml:space="preserve">Simkus K, V.L., Pedlar D., </w:t>
      </w:r>
      <w:r w:rsidRPr="002D3553">
        <w:rPr>
          <w:i/>
        </w:rPr>
        <w:t>Veteran Suicide Mortality Study (1976 to 2012)</w:t>
      </w:r>
      <w:r w:rsidRPr="002D3553">
        <w:t xml:space="preserve">, in </w:t>
      </w:r>
      <w:r w:rsidRPr="002D3553">
        <w:rPr>
          <w:i/>
        </w:rPr>
        <w:t>Veterans Affairs Canada,</w:t>
      </w:r>
      <w:r w:rsidRPr="002D3553">
        <w:t>. 2017.</w:t>
      </w:r>
    </w:p>
    <w:p w14:paraId="3181F22F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4.</w:t>
      </w:r>
      <w:r w:rsidRPr="002D3553">
        <w:tab/>
        <w:t xml:space="preserve">Weiner, J., et al., </w:t>
      </w:r>
      <w:r w:rsidRPr="002D3553">
        <w:rPr>
          <w:i/>
        </w:rPr>
        <w:t>Military veteran mortality following a survived suicide attempt.</w:t>
      </w:r>
      <w:r w:rsidRPr="002D3553">
        <w:t xml:space="preserve"> BMC Public Health, 2011. </w:t>
      </w:r>
      <w:r w:rsidRPr="002D3553">
        <w:rPr>
          <w:b/>
        </w:rPr>
        <w:t>11</w:t>
      </w:r>
      <w:r w:rsidRPr="002D3553">
        <w:t>: p. 374.</w:t>
      </w:r>
    </w:p>
    <w:p w14:paraId="6134BB94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5.</w:t>
      </w:r>
      <w:r w:rsidRPr="002D3553">
        <w:tab/>
        <w:t xml:space="preserve">Justice, A.C., et al., </w:t>
      </w:r>
      <w:r w:rsidRPr="002D3553">
        <w:rPr>
          <w:i/>
        </w:rPr>
        <w:t>Does an index composed of clinical data reflect effects of inflammation, coagulation, and monocyte activation on mortality among those aging with HIV?</w:t>
      </w:r>
      <w:r w:rsidRPr="002D3553">
        <w:t xml:space="preserve"> Clin. Infect. Dis., 2012. </w:t>
      </w:r>
      <w:r w:rsidRPr="002D3553">
        <w:rPr>
          <w:b/>
        </w:rPr>
        <w:t>54</w:t>
      </w:r>
      <w:r w:rsidRPr="002D3553">
        <w:t>(7): p. 984-994.</w:t>
      </w:r>
    </w:p>
    <w:p w14:paraId="3F0D1A0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6.</w:t>
      </w:r>
      <w:r w:rsidRPr="002D3553">
        <w:tab/>
        <w:t xml:space="preserve">Williams, B., et al., </w:t>
      </w:r>
      <w:r w:rsidRPr="002D3553">
        <w:rPr>
          <w:i/>
        </w:rPr>
        <w:t>SCD14 and SCD163 Levels Are Correlated with VACS Index Scores: Initial Data from the Blunted Immune Recovery in CORE Patients with HIV (BIRCH) Cohort.</w:t>
      </w:r>
      <w:r w:rsidRPr="002D3553">
        <w:t xml:space="preserve"> AIDS Res Hum Retroviruses, 2016. </w:t>
      </w:r>
      <w:r w:rsidRPr="002D3553">
        <w:rPr>
          <w:b/>
        </w:rPr>
        <w:t>32</w:t>
      </w:r>
      <w:r w:rsidRPr="002D3553">
        <w:t>(2): p. 144-147.</w:t>
      </w:r>
    </w:p>
    <w:p w14:paraId="74AD0CCE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7.</w:t>
      </w:r>
      <w:r w:rsidRPr="002D3553">
        <w:tab/>
        <w:t xml:space="preserve">Mooney, S., et al., </w:t>
      </w:r>
      <w:r w:rsidRPr="002D3553">
        <w:rPr>
          <w:i/>
        </w:rPr>
        <w:t>Elevated Biomarkers of Inflammation and Coagulation in Patients with HIV Are Associated with Higher Framingham and VACS Risk Index Scores.</w:t>
      </w:r>
      <w:r w:rsidRPr="002D3553">
        <w:t xml:space="preserve"> PLoS One, 2015. </w:t>
      </w:r>
      <w:r w:rsidRPr="002D3553">
        <w:rPr>
          <w:b/>
        </w:rPr>
        <w:t>10</w:t>
      </w:r>
      <w:r w:rsidRPr="002D3553">
        <w:t>(12): p. e0144312.</w:t>
      </w:r>
    </w:p>
    <w:p w14:paraId="2DD141D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8.</w:t>
      </w:r>
      <w:r w:rsidRPr="002D3553">
        <w:tab/>
        <w:t xml:space="preserve">Akgun, K.M., et al., </w:t>
      </w:r>
      <w:r w:rsidRPr="002D3553">
        <w:rPr>
          <w:i/>
        </w:rPr>
        <w:t>Medical ICU admission diagnoses and outcomes in human immunodeficiency virus-infected and virus-uninfected veterans in the combination antiretroviral era.</w:t>
      </w:r>
      <w:r w:rsidRPr="002D3553">
        <w:t xml:space="preserve"> Crit. Care. Med., 2013. </w:t>
      </w:r>
      <w:r w:rsidRPr="002D3553">
        <w:rPr>
          <w:b/>
        </w:rPr>
        <w:t>41</w:t>
      </w:r>
      <w:r w:rsidRPr="002D3553">
        <w:t>(6): p. 1458-67.</w:t>
      </w:r>
    </w:p>
    <w:p w14:paraId="4FD854AF" w14:textId="77777777" w:rsidR="002D3553" w:rsidRPr="002D3553" w:rsidRDefault="002D3553" w:rsidP="002D3553">
      <w:pPr>
        <w:pStyle w:val="EndNoteBibliography"/>
        <w:ind w:left="720" w:hanging="720"/>
      </w:pPr>
      <w:r w:rsidRPr="002D3553">
        <w:t>39.</w:t>
      </w:r>
      <w:r w:rsidRPr="002D3553">
        <w:tab/>
        <w:t xml:space="preserve">Yin, M.T., et al., </w:t>
      </w:r>
      <w:r w:rsidRPr="002D3553">
        <w:rPr>
          <w:i/>
        </w:rPr>
        <w:t>Fracture prediction with modified-FRAX in older HIV-infected and uninfected men.</w:t>
      </w:r>
      <w:r w:rsidRPr="002D3553">
        <w:t xml:space="preserve"> J Acquir Immune Defic Syndr, 2016.</w:t>
      </w:r>
    </w:p>
    <w:p w14:paraId="3935AD85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0.</w:t>
      </w:r>
      <w:r w:rsidRPr="002D3553">
        <w:tab/>
        <w:t xml:space="preserve">Justice, A.C., et al., </w:t>
      </w:r>
      <w:r w:rsidRPr="002D3553">
        <w:rPr>
          <w:i/>
        </w:rPr>
        <w:t>Nonantiretroviral polypharmacy and adverse health outcomes among HIV-infected and uninfected individuals.</w:t>
      </w:r>
      <w:r w:rsidRPr="002D3553">
        <w:t xml:space="preserve"> AIDS, 2018. </w:t>
      </w:r>
      <w:r w:rsidRPr="002D3553">
        <w:rPr>
          <w:b/>
        </w:rPr>
        <w:t>32</w:t>
      </w:r>
      <w:r w:rsidRPr="002D3553">
        <w:t>(6): p. 739-749.</w:t>
      </w:r>
    </w:p>
    <w:p w14:paraId="5B4E8907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1.</w:t>
      </w:r>
      <w:r w:rsidRPr="002D3553">
        <w:tab/>
        <w:t xml:space="preserve">Tashima, K.T., et al., </w:t>
      </w:r>
      <w:r w:rsidRPr="002D3553">
        <w:rPr>
          <w:i/>
        </w:rPr>
        <w:t>Mortality among HIV+ Participants Randomized to Omit NRTIs vs. Add NRTIs in OPTIONS (ACTG A5241).</w:t>
      </w:r>
      <w:r w:rsidRPr="002D3553">
        <w:t xml:space="preserve"> 21st Conference on Retroviruses and Opportunistic Infections (CROI), 2014.</w:t>
      </w:r>
    </w:p>
    <w:p w14:paraId="6EEBB6D8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2.</w:t>
      </w:r>
      <w:r w:rsidRPr="002D3553">
        <w:tab/>
        <w:t xml:space="preserve">Robinson-Papp, J. and S.K. Sharma, </w:t>
      </w:r>
      <w:r w:rsidRPr="002D3553">
        <w:rPr>
          <w:i/>
        </w:rPr>
        <w:t>Autonomic neuropathy in HIV is unrecognized and associated with medical morbidity.</w:t>
      </w:r>
      <w:r w:rsidRPr="002D3553">
        <w:t xml:space="preserve"> AIDS Patient Care STDS., 2013. </w:t>
      </w:r>
      <w:r w:rsidRPr="002D3553">
        <w:rPr>
          <w:b/>
        </w:rPr>
        <w:t>27</w:t>
      </w:r>
      <w:r w:rsidRPr="002D3553">
        <w:t>(10): p. 539-43.</w:t>
      </w:r>
    </w:p>
    <w:p w14:paraId="63D26C7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3.</w:t>
      </w:r>
      <w:r w:rsidRPr="002D3553">
        <w:tab/>
        <w:t xml:space="preserve">Adeyemi, O. and B. Livak, </w:t>
      </w:r>
      <w:r w:rsidRPr="002D3553">
        <w:rPr>
          <w:i/>
        </w:rPr>
        <w:t>Higher Veterans Aging Cohort Study (VACS) index scores in HIV-positive adults with CD4 counts &lt;200 cells/mm3 despite viral suppression.</w:t>
      </w:r>
      <w:r w:rsidRPr="002D3553">
        <w:t xml:space="preserve"> J. Acquir. Immune. Defic. Syndr., 2013. </w:t>
      </w:r>
      <w:r w:rsidRPr="002D3553">
        <w:rPr>
          <w:b/>
        </w:rPr>
        <w:t>63</w:t>
      </w:r>
      <w:r w:rsidRPr="002D3553">
        <w:t>(2): p. e78-81.</w:t>
      </w:r>
    </w:p>
    <w:p w14:paraId="1A98C02B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4.</w:t>
      </w:r>
      <w:r w:rsidRPr="002D3553">
        <w:tab/>
        <w:t xml:space="preserve">Furuya-Kanamori, L., M.D. Kelly, and S.J. McKenzie, </w:t>
      </w:r>
      <w:r w:rsidRPr="002D3553">
        <w:rPr>
          <w:i/>
        </w:rPr>
        <w:t>Co-morbidity, ageing and predicted mortality in antiretroviral treated Australian men: a quantitative analysis.</w:t>
      </w:r>
      <w:r w:rsidRPr="002D3553">
        <w:t xml:space="preserve"> PLoS. One., 2013. </w:t>
      </w:r>
      <w:r w:rsidRPr="002D3553">
        <w:rPr>
          <w:b/>
        </w:rPr>
        <w:t>8</w:t>
      </w:r>
      <w:r w:rsidRPr="002D3553">
        <w:t>(10): p. e78403.</w:t>
      </w:r>
    </w:p>
    <w:p w14:paraId="7110F368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5.</w:t>
      </w:r>
      <w:r w:rsidRPr="002D3553">
        <w:tab/>
        <w:t xml:space="preserve">Huggan, P.J., et al., </w:t>
      </w:r>
      <w:r w:rsidRPr="002D3553">
        <w:rPr>
          <w:i/>
        </w:rPr>
        <w:t>Presentation and outcome amongst older Singaporeans living with human immunodeficiency virus/acquired immunodeficiency syndrome (HIV/AIDS): does age alone drive excess mortality?</w:t>
      </w:r>
      <w:r w:rsidRPr="002D3553">
        <w:t xml:space="preserve"> Ann. Acad. Med. Singapore, 2012. </w:t>
      </w:r>
      <w:r w:rsidRPr="002D3553">
        <w:rPr>
          <w:b/>
        </w:rPr>
        <w:t>41</w:t>
      </w:r>
      <w:r w:rsidRPr="002D3553">
        <w:t>(12): p. 581-6.</w:t>
      </w:r>
    </w:p>
    <w:p w14:paraId="3256C90E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6.</w:t>
      </w:r>
      <w:r w:rsidRPr="002D3553">
        <w:tab/>
        <w:t xml:space="preserve">Marquine, M.J., et al., </w:t>
      </w:r>
      <w:r w:rsidRPr="002D3553">
        <w:rPr>
          <w:i/>
        </w:rPr>
        <w:t>The impact of ethnicity/race on the association between the Veterans Aging Cohort Study (VACS) Index and neurocognitive function among HIV-infected persons.</w:t>
      </w:r>
      <w:r w:rsidRPr="002D3553">
        <w:t xml:space="preserve"> J Neurovirol, 2016. </w:t>
      </w:r>
      <w:r w:rsidRPr="002D3553">
        <w:rPr>
          <w:b/>
        </w:rPr>
        <w:t>22</w:t>
      </w:r>
      <w:r w:rsidRPr="002D3553">
        <w:t>(4): p. 442-454.</w:t>
      </w:r>
    </w:p>
    <w:p w14:paraId="466BE3B2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7.</w:t>
      </w:r>
      <w:r w:rsidRPr="002D3553">
        <w:tab/>
        <w:t xml:space="preserve">Escota, G., et al., </w:t>
      </w:r>
      <w:r w:rsidRPr="002D3553">
        <w:rPr>
          <w:i/>
        </w:rPr>
        <w:t>The VACS Index is an effective tool to assess baseline frailty status in a contemporary cohort of HIV-infected persons.</w:t>
      </w:r>
      <w:r w:rsidRPr="002D3553">
        <w:t xml:space="preserve"> AIDS Res Hum Retroviruses. </w:t>
      </w:r>
      <w:r w:rsidRPr="002D3553">
        <w:rPr>
          <w:b/>
        </w:rPr>
        <w:t>31</w:t>
      </w:r>
      <w:r w:rsidRPr="002D3553">
        <w:t>(3): p. 313-7.</w:t>
      </w:r>
    </w:p>
    <w:p w14:paraId="340AF3B0" w14:textId="77777777" w:rsidR="002D3553" w:rsidRPr="002D3553" w:rsidRDefault="002D3553" w:rsidP="002D3553">
      <w:pPr>
        <w:pStyle w:val="EndNoteBibliography"/>
        <w:ind w:left="720" w:hanging="720"/>
      </w:pPr>
      <w:r w:rsidRPr="002D3553">
        <w:lastRenderedPageBreak/>
        <w:t>48.</w:t>
      </w:r>
      <w:r w:rsidRPr="002D3553">
        <w:tab/>
        <w:t xml:space="preserve">Cohen, M.H., et al., </w:t>
      </w:r>
      <w:r w:rsidRPr="002D3553">
        <w:rPr>
          <w:i/>
        </w:rPr>
        <w:t>Gender-Related Risk Factors Improve Mortality Predictive Ability of VACS Index Among HIV-Infected Women.</w:t>
      </w:r>
      <w:r w:rsidRPr="002D3553">
        <w:t xml:space="preserve"> J Acquir Immune Defic Syndr, 2015. </w:t>
      </w:r>
      <w:r w:rsidRPr="002D3553">
        <w:rPr>
          <w:b/>
        </w:rPr>
        <w:t>70</w:t>
      </w:r>
      <w:r w:rsidRPr="002D3553">
        <w:t>(5): p. 538-44.</w:t>
      </w:r>
    </w:p>
    <w:p w14:paraId="2333807B" w14:textId="77777777" w:rsidR="002D3553" w:rsidRPr="002D3553" w:rsidRDefault="002D3553" w:rsidP="002D3553">
      <w:pPr>
        <w:pStyle w:val="EndNoteBibliography"/>
        <w:ind w:left="720" w:hanging="720"/>
      </w:pPr>
      <w:r w:rsidRPr="002D3553">
        <w:t>49.</w:t>
      </w:r>
      <w:r w:rsidRPr="002D3553">
        <w:tab/>
        <w:t xml:space="preserve">Erlandson, K.M., et al., </w:t>
      </w:r>
      <w:r w:rsidRPr="002D3553">
        <w:rPr>
          <w:i/>
        </w:rPr>
        <w:t>Functional impairment is associated with low bone and muscle mass among persons aging with HIV infection.</w:t>
      </w:r>
      <w:r w:rsidRPr="002D3553">
        <w:t xml:space="preserve"> J.Acquir.Immune.Defic.Syndr., 2013. </w:t>
      </w:r>
      <w:r w:rsidRPr="002D3553">
        <w:rPr>
          <w:b/>
        </w:rPr>
        <w:t>63</w:t>
      </w:r>
      <w:r w:rsidRPr="002D3553">
        <w:t>(2): p. 209-215.</w:t>
      </w:r>
    </w:p>
    <w:p w14:paraId="09D4A47C" w14:textId="77777777" w:rsidR="002D3553" w:rsidRPr="002D3553" w:rsidRDefault="002D3553" w:rsidP="002D3553">
      <w:pPr>
        <w:pStyle w:val="EndNoteBibliography"/>
        <w:ind w:left="720" w:hanging="720"/>
      </w:pPr>
      <w:r w:rsidRPr="002D3553">
        <w:t>50.</w:t>
      </w:r>
      <w:r w:rsidRPr="002D3553">
        <w:tab/>
        <w:t xml:space="preserve">Erlandson, K.M., et al., </w:t>
      </w:r>
      <w:r w:rsidRPr="002D3553">
        <w:rPr>
          <w:i/>
        </w:rPr>
        <w:t>Relationship of physical function and quality of life among persons aging with HIV infection.</w:t>
      </w:r>
      <w:r w:rsidRPr="002D3553">
        <w:t xml:space="preserve"> AIDS, 2014. </w:t>
      </w:r>
      <w:r w:rsidRPr="002D3553">
        <w:rPr>
          <w:b/>
        </w:rPr>
        <w:t>28</w:t>
      </w:r>
      <w:r w:rsidRPr="002D3553">
        <w:t>(13): p. 1939-43.</w:t>
      </w:r>
    </w:p>
    <w:p w14:paraId="3DB6EC8F" w14:textId="77777777" w:rsidR="002E0663" w:rsidRDefault="005B7419" w:rsidP="004B3D48">
      <w:pPr>
        <w:spacing w:line="480" w:lineRule="auto"/>
        <w:ind w:firstLine="720"/>
      </w:pPr>
      <w:r>
        <w:fldChar w:fldCharType="end"/>
      </w:r>
    </w:p>
    <w:p w14:paraId="2D9DF6AD" w14:textId="77777777" w:rsidR="002E0663" w:rsidRDefault="002E0663">
      <w:pPr>
        <w:spacing w:after="200" w:line="276" w:lineRule="auto"/>
      </w:pPr>
      <w:r>
        <w:br w:type="page"/>
      </w:r>
    </w:p>
    <w:p w14:paraId="200D24B0" w14:textId="77777777" w:rsidR="002E0663" w:rsidRPr="00CE5848" w:rsidRDefault="002E0663" w:rsidP="002E0663">
      <w:pPr>
        <w:spacing w:after="200"/>
      </w:pPr>
      <w:r w:rsidRPr="00520CC1">
        <w:rPr>
          <w:b/>
        </w:rPr>
        <w:lastRenderedPageBreak/>
        <w:t>Table 1.</w:t>
      </w:r>
      <w:r w:rsidRPr="00CE5848">
        <w:t xml:space="preserve"> Characteristics </w:t>
      </w:r>
      <w:r>
        <w:t xml:space="preserve">of patients at a randomly selected visit date between 2000 and 2014, after a minimum of 1 year of antiretroviral therapy, </w:t>
      </w:r>
      <w:r w:rsidRPr="00CE5848">
        <w:t>in the development sample (VACS) and validation sample (ART-CC)</w:t>
      </w:r>
      <w:r>
        <w:t>.</w:t>
      </w:r>
    </w:p>
    <w:tbl>
      <w:tblPr>
        <w:tblW w:w="6794" w:type="dxa"/>
        <w:tblInd w:w="93" w:type="dxa"/>
        <w:tblLook w:val="04A0" w:firstRow="1" w:lastRow="0" w:firstColumn="1" w:lastColumn="0" w:noHBand="0" w:noVBand="1"/>
      </w:tblPr>
      <w:tblGrid>
        <w:gridCol w:w="340"/>
        <w:gridCol w:w="1900"/>
        <w:gridCol w:w="774"/>
        <w:gridCol w:w="1313"/>
        <w:gridCol w:w="380"/>
        <w:gridCol w:w="774"/>
        <w:gridCol w:w="1313"/>
      </w:tblGrid>
      <w:tr w:rsidR="002E0663" w:rsidRPr="00CE182C" w14:paraId="4A5A9D6F" w14:textId="77777777" w:rsidTr="00001B08">
        <w:trPr>
          <w:trHeight w:val="300"/>
        </w:trPr>
        <w:tc>
          <w:tcPr>
            <w:tcW w:w="3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5459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9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C4B1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208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8730A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CE182C">
              <w:rPr>
                <w:rFonts w:ascii="Calibri" w:hAnsi="Calibri" w:cs="Calibri"/>
                <w:b/>
                <w:bCs/>
                <w:color w:val="000000"/>
              </w:rPr>
              <w:t>VACS</w:t>
            </w:r>
          </w:p>
        </w:tc>
        <w:tc>
          <w:tcPr>
            <w:tcW w:w="3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21264" w14:textId="77777777" w:rsidR="002E0663" w:rsidRPr="00CE182C" w:rsidRDefault="002E0663" w:rsidP="004C1ABD">
            <w:pPr>
              <w:rPr>
                <w:rFonts w:ascii="Calibri" w:hAnsi="Calibri" w:cs="Calibri"/>
                <w:b/>
                <w:bCs/>
                <w:color w:val="000000"/>
              </w:rPr>
            </w:pPr>
            <w:r w:rsidRPr="00CE182C">
              <w:rPr>
                <w:rFonts w:ascii="Calibri" w:hAnsi="Calibri" w:cs="Calibri"/>
                <w:b/>
                <w:bCs/>
                <w:color w:val="000000"/>
              </w:rPr>
              <w:t> </w:t>
            </w:r>
          </w:p>
        </w:tc>
        <w:tc>
          <w:tcPr>
            <w:tcW w:w="208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82BF1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CE182C">
              <w:rPr>
                <w:rFonts w:ascii="Calibri" w:hAnsi="Calibri" w:cs="Calibri"/>
                <w:b/>
                <w:bCs/>
                <w:color w:val="000000"/>
              </w:rPr>
              <w:t>ART-CC</w:t>
            </w:r>
          </w:p>
        </w:tc>
      </w:tr>
      <w:tr w:rsidR="00144F50" w:rsidRPr="00CE182C" w14:paraId="5F11C2CE" w14:textId="77777777" w:rsidTr="002E0663">
        <w:trPr>
          <w:trHeight w:val="300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96D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5CF6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08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52BB0C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(N = 28390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E954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08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117711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(N = 12109)</w:t>
            </w:r>
          </w:p>
        </w:tc>
      </w:tr>
      <w:tr w:rsidR="002E0663" w:rsidRPr="00CE182C" w14:paraId="7CFC9341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B4DC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Random visit dat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479B3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DCC21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CCA7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B462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7F12F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1023FAFA" w14:textId="77777777" w:rsidTr="00001B08">
        <w:trPr>
          <w:trHeight w:val="282"/>
        </w:trPr>
        <w:tc>
          <w:tcPr>
            <w:tcW w:w="3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AA1622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FD10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000-200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8F47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58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F495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1C5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5A261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30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3C7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1)</w:t>
            </w:r>
          </w:p>
        </w:tc>
      </w:tr>
      <w:tr w:rsidR="002E0663" w:rsidRPr="00CE182C" w14:paraId="6D1946C1" w14:textId="77777777" w:rsidTr="00001B08">
        <w:trPr>
          <w:trHeight w:val="282"/>
        </w:trPr>
        <w:tc>
          <w:tcPr>
            <w:tcW w:w="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5FF69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44B1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005-20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250DC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775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4B9A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7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3ECB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C85F1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74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B2C2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9)</w:t>
            </w:r>
          </w:p>
        </w:tc>
      </w:tr>
      <w:tr w:rsidR="002E0663" w:rsidRPr="00CE182C" w14:paraId="170E312F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C469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DA91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010-20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D7A4D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405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9C1B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9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9C9A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AA1CE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05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E18E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50)</w:t>
            </w:r>
          </w:p>
        </w:tc>
      </w:tr>
      <w:tr w:rsidR="002E0663" w:rsidRPr="00CE182C" w14:paraId="2400CBDC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194B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ART Initiation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221F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3AE3F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0561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39AD4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7951F" w14:textId="77777777" w:rsidR="002E0663" w:rsidRPr="00CE182C" w:rsidRDefault="002E0663" w:rsidP="004C1ABD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478B4BA1" w14:textId="77777777" w:rsidTr="00001B08">
        <w:trPr>
          <w:trHeight w:val="282"/>
        </w:trPr>
        <w:tc>
          <w:tcPr>
            <w:tcW w:w="34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98BA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FE34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996-199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00C6A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792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9199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8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8BDC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667E5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69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C90C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4)</w:t>
            </w:r>
          </w:p>
        </w:tc>
      </w:tr>
      <w:tr w:rsidR="002E0663" w:rsidRPr="00CE182C" w14:paraId="76A744AB" w14:textId="77777777" w:rsidTr="00001B08">
        <w:trPr>
          <w:trHeight w:val="282"/>
        </w:trPr>
        <w:tc>
          <w:tcPr>
            <w:tcW w:w="34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5E14CC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C7B8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999-200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D1F6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45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6F0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2841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2155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328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959D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7)</w:t>
            </w:r>
          </w:p>
        </w:tc>
      </w:tr>
      <w:tr w:rsidR="002E0663" w:rsidRPr="00CE182C" w14:paraId="657FE8FE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2589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9E7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003-200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9CD0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51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094C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87F7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EB0D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395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9293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3)</w:t>
            </w:r>
          </w:p>
        </w:tc>
      </w:tr>
      <w:tr w:rsidR="002E0663" w:rsidRPr="00CE182C" w14:paraId="7B6E9A27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A3E5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5DF2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008-20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DBAE5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749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7CF1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6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06E6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88FCE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317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ADA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6)</w:t>
            </w:r>
          </w:p>
        </w:tc>
      </w:tr>
      <w:tr w:rsidR="002E0663" w:rsidRPr="00CE182C" w14:paraId="5BEC4DE0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D1D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Years on ART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BE35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D16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25A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2305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60CF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14349408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464A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6A2E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3526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09F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.2-7.6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42CC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5FB20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BCA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.2-7.4)</w:t>
            </w:r>
          </w:p>
        </w:tc>
      </w:tr>
      <w:tr w:rsidR="002E0663" w:rsidRPr="00CE182C" w14:paraId="506D578E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FB01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Age (years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2B97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11D8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EEE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C6B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4869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230CD732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4BB9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D4B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56AA8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5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99F8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6-59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8BDA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F91F2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BD3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6-49)</w:t>
            </w:r>
          </w:p>
        </w:tc>
      </w:tr>
      <w:tr w:rsidR="002E0663" w:rsidRPr="00CE182C" w14:paraId="4AA5A679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85D3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al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C44AB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769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377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98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4179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AC922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897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31B2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74)</w:t>
            </w:r>
          </w:p>
        </w:tc>
      </w:tr>
      <w:tr w:rsidR="002E0663" w:rsidRPr="00CE182C" w14:paraId="683A67E1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03AB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Rac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A22C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4F60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F13D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8892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26E9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38678541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023D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BC7A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Whit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7DFC9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157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0F4B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1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9E4E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E6D00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84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843A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56)</w:t>
            </w:r>
          </w:p>
        </w:tc>
      </w:tr>
      <w:tr w:rsidR="002E0663" w:rsidRPr="00CE182C" w14:paraId="0A1E61F7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FDB9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7120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Black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C8EE9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372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42B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8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3E1B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704E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40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38FB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2)</w:t>
            </w:r>
          </w:p>
        </w:tc>
      </w:tr>
      <w:tr w:rsidR="002E0663" w:rsidRPr="00CE182C" w14:paraId="19896B15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0F07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5AD6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Hispanic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9BCF3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22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2BE8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8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2F0A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7A47D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5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E3D7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)</w:t>
            </w:r>
          </w:p>
        </w:tc>
      </w:tr>
      <w:tr w:rsidR="002E0663" w:rsidRPr="00CE182C" w14:paraId="7AF15749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DBE7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10A7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Other/unknown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C31C7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86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E8D5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1FC2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450EB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361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129E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0)</w:t>
            </w:r>
          </w:p>
        </w:tc>
      </w:tr>
      <w:tr w:rsidR="002E0663" w:rsidRPr="00CE182C" w14:paraId="7F42C348" w14:textId="77777777" w:rsidTr="00001B08">
        <w:trPr>
          <w:trHeight w:val="282"/>
        </w:trPr>
        <w:tc>
          <w:tcPr>
            <w:tcW w:w="3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E799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CD4 cell count (cells/ul)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694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19C7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170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C88A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7A8709A4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A9AD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3035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42D9F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3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700C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49-64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4DDB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2A51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5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3CC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35-690)</w:t>
            </w:r>
          </w:p>
        </w:tc>
      </w:tr>
      <w:tr w:rsidR="00121F35" w:rsidRPr="00CE182C" w14:paraId="0CEDB0CB" w14:textId="77777777" w:rsidTr="00001B08">
        <w:trPr>
          <w:trHeight w:val="282"/>
        </w:trPr>
        <w:tc>
          <w:tcPr>
            <w:tcW w:w="4327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9C6E0" w14:textId="77777777" w:rsidR="00121F35" w:rsidRPr="00CE182C" w:rsidRDefault="00121F35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HIV-1 RNA &lt;= 500 </w:t>
            </w:r>
            <w:r>
              <w:rPr>
                <w:rFonts w:ascii="Calibri" w:hAnsi="Calibri" w:cs="Calibri"/>
                <w:color w:val="000000"/>
              </w:rPr>
              <w:t>c</w:t>
            </w:r>
            <w:r w:rsidRPr="00CE182C">
              <w:rPr>
                <w:rFonts w:ascii="Calibri" w:hAnsi="Calibri" w:cs="Calibri"/>
                <w:color w:val="000000"/>
              </w:rPr>
              <w:t>opies</w:t>
            </w:r>
            <w:r>
              <w:rPr>
                <w:rFonts w:ascii="Calibri" w:hAnsi="Calibri" w:cs="Calibri"/>
                <w:color w:val="000000"/>
              </w:rPr>
              <w:t>/mL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F413D" w14:textId="77777777" w:rsidR="00121F35" w:rsidRPr="00CE182C" w:rsidRDefault="00121F35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68E09" w14:textId="77777777" w:rsidR="00121F35" w:rsidRPr="00CE182C" w:rsidRDefault="00121F35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3D70B" w14:textId="77777777" w:rsidR="00121F35" w:rsidRPr="00CE182C" w:rsidRDefault="00121F35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2AD6B7C7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40F8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44ED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23D31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156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2508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76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808B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2F46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065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6D56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88)</w:t>
            </w:r>
          </w:p>
        </w:tc>
      </w:tr>
      <w:tr w:rsidR="002E0663" w:rsidRPr="00CE182C" w14:paraId="2E8E876D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5067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Hemoglobin (g/dl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5CD6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6083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6F6E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C027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69E2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223CC4F2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361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DF3D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12127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4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1B40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2.8-15.1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448B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72632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4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1141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3.0-15.3)</w:t>
            </w:r>
          </w:p>
        </w:tc>
      </w:tr>
      <w:tr w:rsidR="002E0663" w:rsidRPr="00CE182C" w14:paraId="5F88B91D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C44C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FIB-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7E12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5AB5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A694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6296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02A0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729D59B2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2697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51BE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&lt;1.4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D2C2F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578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5063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56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CC25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8C40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899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4DF0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74)</w:t>
            </w:r>
          </w:p>
        </w:tc>
      </w:tr>
      <w:tr w:rsidR="002E0663" w:rsidRPr="00CE182C" w14:paraId="0F0CDE70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7046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12EFF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.45-3.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4DA54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972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8C5B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4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11C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45196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45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AC8F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0)</w:t>
            </w:r>
          </w:p>
        </w:tc>
      </w:tr>
      <w:tr w:rsidR="002E0663" w:rsidRPr="00CE182C" w14:paraId="3A26D460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E2A5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AC8D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&gt;3.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7803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88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3BC6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0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F361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3AE4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5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268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5)</w:t>
            </w:r>
          </w:p>
        </w:tc>
      </w:tr>
      <w:tr w:rsidR="002E0663" w:rsidRPr="00CE182C" w14:paraId="78B5EB4E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E48F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eGFR (ml/min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AFE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6F78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2ED8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02F9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6C0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2F06F21F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11A5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E04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126C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9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AC04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73-105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E63B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5399B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0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FB10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87-113)</w:t>
            </w:r>
          </w:p>
        </w:tc>
      </w:tr>
      <w:tr w:rsidR="002E0663" w:rsidRPr="00CE182C" w14:paraId="41AF86B3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358E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Hepatitis C infection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70F0F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552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643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9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5E9BE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50979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180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92C9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15)</w:t>
            </w:r>
          </w:p>
        </w:tc>
      </w:tr>
      <w:tr w:rsidR="002E0663" w:rsidRPr="00CE182C" w14:paraId="6B369782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F5A9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Albumin (g/dl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248D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1239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0313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C525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F7AC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4143DDF7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F477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4A59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C4FA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.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19D1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3.7-4.3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42EE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852EB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4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1FD0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.0-4.5)</w:t>
            </w:r>
          </w:p>
        </w:tc>
      </w:tr>
      <w:tr w:rsidR="002E0663" w:rsidRPr="00CE182C" w14:paraId="32CA7728" w14:textId="77777777" w:rsidTr="00001B08">
        <w:trPr>
          <w:trHeight w:val="282"/>
        </w:trPr>
        <w:tc>
          <w:tcPr>
            <w:tcW w:w="3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14F6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White blood count (k/ml)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BFF1B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66B33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B6CCC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9D62D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096E1C95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A084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C885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6ADA5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5.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0767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.3-6.9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CD5A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CF9CD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5.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805AA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4.7-7.2)</w:t>
            </w:r>
          </w:p>
        </w:tc>
      </w:tr>
      <w:tr w:rsidR="002E0663" w:rsidRPr="00CE182C" w14:paraId="13219AAA" w14:textId="77777777" w:rsidTr="00001B08">
        <w:trPr>
          <w:trHeight w:val="282"/>
        </w:trPr>
        <w:tc>
          <w:tcPr>
            <w:tcW w:w="301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B4117" w14:textId="6BE5D46F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Body mass index, kg/m</w:t>
            </w:r>
            <w:r w:rsidRPr="00CE182C">
              <w:rPr>
                <w:rFonts w:ascii="Calibri" w:hAnsi="Calibri" w:cs="Calibri"/>
                <w:color w:val="000000"/>
                <w:vertAlign w:val="superscript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CFBB4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0F4E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FBA2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43BA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2E0663" w:rsidRPr="00CE182C" w14:paraId="7D5D263F" w14:textId="77777777" w:rsidTr="00001B08">
        <w:trPr>
          <w:trHeight w:val="282"/>
        </w:trPr>
        <w:tc>
          <w:tcPr>
            <w:tcW w:w="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71E57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3940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Median (IQR)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684C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5.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7F558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2.4-28.7)</w:t>
            </w:r>
          </w:p>
        </w:tc>
        <w:tc>
          <w:tcPr>
            <w:tcW w:w="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DA4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0CCAC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24.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8D340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1.7-27.2)</w:t>
            </w:r>
          </w:p>
        </w:tc>
      </w:tr>
      <w:tr w:rsidR="002E0663" w:rsidRPr="00CE182C" w14:paraId="511EE4E8" w14:textId="77777777" w:rsidTr="00001B08">
        <w:trPr>
          <w:trHeight w:val="282"/>
        </w:trPr>
        <w:tc>
          <w:tcPr>
            <w:tcW w:w="22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91439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Low</w:t>
            </w:r>
            <w:r>
              <w:rPr>
                <w:rFonts w:ascii="Calibri" w:hAnsi="Calibri" w:cs="Calibri"/>
                <w:color w:val="000000"/>
              </w:rPr>
              <w:t>-</w:t>
            </w:r>
            <w:r w:rsidRPr="00CE182C">
              <w:rPr>
                <w:rFonts w:ascii="Calibri" w:hAnsi="Calibri" w:cs="Calibri"/>
                <w:color w:val="000000"/>
              </w:rPr>
              <w:t>risk*</w:t>
            </w:r>
          </w:p>
        </w:tc>
        <w:tc>
          <w:tcPr>
            <w:tcW w:w="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DA9F57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6907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1FC251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24)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E84F9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7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F045B5" w14:textId="77777777" w:rsidR="002E0663" w:rsidRPr="00CE182C" w:rsidRDefault="002E0663" w:rsidP="004C1ABD">
            <w:pPr>
              <w:jc w:val="right"/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>7303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AF1755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 (60)</w:t>
            </w:r>
          </w:p>
        </w:tc>
      </w:tr>
      <w:tr w:rsidR="002E0663" w:rsidRPr="00CE182C" w14:paraId="26D4730B" w14:textId="77777777" w:rsidTr="00001B08">
        <w:trPr>
          <w:trHeight w:val="282"/>
        </w:trPr>
        <w:tc>
          <w:tcPr>
            <w:tcW w:w="6794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067A2" w14:textId="77777777" w:rsidR="002E0663" w:rsidRPr="00CE182C" w:rsidRDefault="002E0663" w:rsidP="004C1ABD">
            <w:pPr>
              <w:rPr>
                <w:rFonts w:ascii="Calibri" w:hAnsi="Calibri" w:cs="Calibri"/>
                <w:color w:val="000000"/>
              </w:rPr>
            </w:pPr>
            <w:r w:rsidRPr="00CE182C">
              <w:rPr>
                <w:rFonts w:ascii="Calibri" w:hAnsi="Calibri" w:cs="Calibri"/>
                <w:color w:val="000000"/>
              </w:rPr>
              <w:t xml:space="preserve">*Age &lt;50 years, CD4 &gt;= 200, </w:t>
            </w:r>
            <w:r>
              <w:rPr>
                <w:rFonts w:ascii="Calibri" w:hAnsi="Calibri" w:cs="Calibri"/>
                <w:color w:val="000000"/>
              </w:rPr>
              <w:t xml:space="preserve">and </w:t>
            </w:r>
            <w:r w:rsidRPr="00CE182C">
              <w:rPr>
                <w:rFonts w:ascii="Calibri" w:hAnsi="Calibri" w:cs="Calibri"/>
                <w:color w:val="000000"/>
              </w:rPr>
              <w:t>HIV-1 RNA &lt;= 500</w:t>
            </w:r>
          </w:p>
        </w:tc>
      </w:tr>
    </w:tbl>
    <w:p w14:paraId="3F4E2185" w14:textId="77777777" w:rsidR="002E0663" w:rsidRDefault="001F1523" w:rsidP="002E0663">
      <w:pPr>
        <w:rPr>
          <w:b/>
        </w:rPr>
      </w:pPr>
      <w:r w:rsidRPr="001F1523">
        <w:rPr>
          <w:noProof/>
        </w:rPr>
        <w:lastRenderedPageBreak/>
        <w:drawing>
          <wp:inline distT="0" distB="0" distL="0" distR="0" wp14:anchorId="21FE4E68" wp14:editId="3412BB5B">
            <wp:extent cx="4754880" cy="7434072"/>
            <wp:effectExtent l="0" t="0" r="762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880" cy="7434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68D1D2" w14:textId="3B59E4F8" w:rsidR="002E0663" w:rsidRDefault="002E0663" w:rsidP="002E0663">
      <w:r w:rsidRPr="00520CC1">
        <w:rPr>
          <w:b/>
        </w:rPr>
        <w:t>Figure 1.</w:t>
      </w:r>
      <w:r>
        <w:t xml:space="preserve"> Discrimination of 5-year, all-cause mortality, for VACS Index 1.0 (left) and VACS Index 2.0 (right)</w:t>
      </w:r>
      <w:r w:rsidR="00E56590">
        <w:t>:</w:t>
      </w:r>
      <w:r>
        <w:t xml:space="preserve"> </w:t>
      </w:r>
      <w:r w:rsidR="00CB2C82">
        <w:t>a.</w:t>
      </w:r>
      <w:r>
        <w:t xml:space="preserve"> VACS, ART-CC and individual ART-CC cohorts.</w:t>
      </w:r>
      <w:r w:rsidRPr="005F660A">
        <w:t xml:space="preserve"> </w:t>
      </w:r>
      <w:r w:rsidR="009B43E2">
        <w:t>LT50 = ART-CC, complete data available for less than 50% of eligible, GE50=</w:t>
      </w:r>
      <w:r w:rsidR="009B43E2" w:rsidRPr="009B43E2">
        <w:t xml:space="preserve"> </w:t>
      </w:r>
      <w:r w:rsidR="009B43E2">
        <w:t>ART-CC, complete data available for at least 50% of eligible</w:t>
      </w:r>
      <w:r w:rsidR="00E56590">
        <w:t>;</w:t>
      </w:r>
      <w:r w:rsidR="00CB2C82">
        <w:t xml:space="preserve"> b. VACS</w:t>
      </w:r>
      <w:r w:rsidR="00E56590">
        <w:t>;</w:t>
      </w:r>
      <w:r w:rsidR="00CB2C82">
        <w:t xml:space="preserve"> c. ART-CC</w:t>
      </w:r>
    </w:p>
    <w:p w14:paraId="57462B59" w14:textId="77777777" w:rsidR="002E0663" w:rsidRDefault="002E0663">
      <w:pPr>
        <w:spacing w:after="200" w:line="276" w:lineRule="auto"/>
      </w:pPr>
    </w:p>
    <w:p w14:paraId="39F9C8CE" w14:textId="77777777" w:rsidR="002E0663" w:rsidRDefault="00436D19" w:rsidP="00A20321">
      <w:r w:rsidRPr="00436D19">
        <w:rPr>
          <w:noProof/>
        </w:rPr>
        <w:drawing>
          <wp:inline distT="0" distB="0" distL="0" distR="0" wp14:anchorId="4DAA6827" wp14:editId="1D6A6EB2">
            <wp:extent cx="5943600" cy="4299626"/>
            <wp:effectExtent l="0" t="0" r="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99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E0663" w:rsidRPr="00520CC1">
        <w:rPr>
          <w:b/>
        </w:rPr>
        <w:t>Figure 2.</w:t>
      </w:r>
      <w:r w:rsidR="002E0663">
        <w:t xml:space="preserve"> Kaplan-Meier plots for all-cause mortality by decile of risk according to VACS Index 1.0 and VACS Index 2.0, in development sample, VACS (a and b) and validation sample, ART-CC (c and d).</w:t>
      </w:r>
      <w:r w:rsidR="0085483F">
        <w:t xml:space="preserve"> Further detail available in </w:t>
      </w:r>
      <w:r w:rsidR="0085483F">
        <w:rPr>
          <w:color w:val="000000" w:themeColor="text1"/>
        </w:rPr>
        <w:t>Appendix Table 4.</w:t>
      </w:r>
    </w:p>
    <w:p w14:paraId="3E9947A6" w14:textId="77777777" w:rsidR="002E0663" w:rsidRDefault="002E0663">
      <w:pPr>
        <w:spacing w:after="200" w:line="276" w:lineRule="auto"/>
      </w:pPr>
      <w:r>
        <w:br w:type="page"/>
      </w:r>
    </w:p>
    <w:p w14:paraId="195E89B8" w14:textId="77777777" w:rsidR="002E0663" w:rsidRDefault="002E0663" w:rsidP="004B3D48">
      <w:pPr>
        <w:spacing w:line="480" w:lineRule="auto"/>
        <w:ind w:firstLine="720"/>
      </w:pPr>
      <w:r>
        <w:rPr>
          <w:noProof/>
        </w:rPr>
        <w:lastRenderedPageBreak/>
        <w:drawing>
          <wp:anchor distT="0" distB="0" distL="114300" distR="114300" simplePos="0" relativeHeight="251659264" behindDoc="1" locked="0" layoutInCell="1" allowOverlap="1" wp14:anchorId="172563EE" wp14:editId="10775CF5">
            <wp:simplePos x="0" y="0"/>
            <wp:positionH relativeFrom="column">
              <wp:posOffset>38100</wp:posOffset>
            </wp:positionH>
            <wp:positionV relativeFrom="paragraph">
              <wp:posOffset>-47625</wp:posOffset>
            </wp:positionV>
            <wp:extent cx="5248275" cy="2962275"/>
            <wp:effectExtent l="0" t="0" r="9525" b="9525"/>
            <wp:wrapThrough wrapText="bothSides">
              <wp:wrapPolygon edited="0">
                <wp:start x="0" y="0"/>
                <wp:lineTo x="0" y="21531"/>
                <wp:lineTo x="21561" y="21531"/>
                <wp:lineTo x="21561" y="0"/>
                <wp:lineTo x="0" y="0"/>
              </wp:wrapPolygon>
            </wp:wrapThrough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8275" cy="29622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AD60639" w14:textId="77777777" w:rsidR="00A20321" w:rsidRDefault="00A20321" w:rsidP="002E0663">
      <w:pPr>
        <w:rPr>
          <w:b/>
        </w:rPr>
      </w:pPr>
    </w:p>
    <w:p w14:paraId="5FB9A341" w14:textId="77777777" w:rsidR="00A20321" w:rsidRDefault="00A20321" w:rsidP="002E0663">
      <w:pPr>
        <w:rPr>
          <w:b/>
        </w:rPr>
      </w:pPr>
    </w:p>
    <w:p w14:paraId="6FB8D9B0" w14:textId="77777777" w:rsidR="00A20321" w:rsidRDefault="00A20321" w:rsidP="002E0663">
      <w:pPr>
        <w:rPr>
          <w:b/>
        </w:rPr>
      </w:pPr>
    </w:p>
    <w:p w14:paraId="2184366A" w14:textId="77777777" w:rsidR="00A20321" w:rsidRDefault="00A20321" w:rsidP="002E0663">
      <w:pPr>
        <w:rPr>
          <w:b/>
        </w:rPr>
      </w:pPr>
    </w:p>
    <w:p w14:paraId="6828558D" w14:textId="77777777" w:rsidR="00A20321" w:rsidRDefault="00A20321" w:rsidP="002E0663">
      <w:pPr>
        <w:rPr>
          <w:b/>
        </w:rPr>
      </w:pPr>
    </w:p>
    <w:p w14:paraId="6E66E247" w14:textId="77777777" w:rsidR="00A20321" w:rsidRDefault="00A20321" w:rsidP="002E0663">
      <w:pPr>
        <w:rPr>
          <w:b/>
        </w:rPr>
      </w:pPr>
    </w:p>
    <w:p w14:paraId="7C03B8BF" w14:textId="77777777" w:rsidR="00A20321" w:rsidRDefault="00A20321" w:rsidP="002E0663">
      <w:pPr>
        <w:rPr>
          <w:b/>
        </w:rPr>
      </w:pPr>
    </w:p>
    <w:p w14:paraId="35D37A70" w14:textId="77777777" w:rsidR="00A20321" w:rsidRDefault="00A20321" w:rsidP="002E0663">
      <w:pPr>
        <w:rPr>
          <w:b/>
        </w:rPr>
      </w:pPr>
    </w:p>
    <w:p w14:paraId="0D0CE8B1" w14:textId="77777777" w:rsidR="00A20321" w:rsidRDefault="00A20321" w:rsidP="002E0663">
      <w:pPr>
        <w:rPr>
          <w:b/>
        </w:rPr>
      </w:pPr>
    </w:p>
    <w:p w14:paraId="43478526" w14:textId="77777777" w:rsidR="00A20321" w:rsidRDefault="00A20321" w:rsidP="002E0663">
      <w:pPr>
        <w:rPr>
          <w:b/>
        </w:rPr>
      </w:pPr>
    </w:p>
    <w:p w14:paraId="29CBDB26" w14:textId="77777777" w:rsidR="00A20321" w:rsidRDefault="00A20321" w:rsidP="002E0663">
      <w:pPr>
        <w:rPr>
          <w:b/>
        </w:rPr>
      </w:pPr>
    </w:p>
    <w:p w14:paraId="0CA2FA34" w14:textId="77777777" w:rsidR="00A20321" w:rsidRDefault="00A20321" w:rsidP="002E0663">
      <w:pPr>
        <w:rPr>
          <w:b/>
        </w:rPr>
      </w:pPr>
    </w:p>
    <w:p w14:paraId="6365559C" w14:textId="77777777" w:rsidR="00A20321" w:rsidRDefault="00A20321" w:rsidP="002E0663">
      <w:pPr>
        <w:rPr>
          <w:b/>
        </w:rPr>
      </w:pPr>
    </w:p>
    <w:p w14:paraId="41922EC5" w14:textId="77777777" w:rsidR="00A20321" w:rsidRDefault="00A20321" w:rsidP="002E0663">
      <w:pPr>
        <w:rPr>
          <w:b/>
        </w:rPr>
      </w:pPr>
    </w:p>
    <w:p w14:paraId="20190107" w14:textId="77777777" w:rsidR="00A20321" w:rsidRDefault="00A20321" w:rsidP="002E0663">
      <w:pPr>
        <w:rPr>
          <w:b/>
        </w:rPr>
      </w:pPr>
    </w:p>
    <w:p w14:paraId="7A492BA0" w14:textId="77777777" w:rsidR="00A20321" w:rsidRDefault="00A20321" w:rsidP="002E0663">
      <w:pPr>
        <w:rPr>
          <w:b/>
        </w:rPr>
      </w:pPr>
    </w:p>
    <w:p w14:paraId="641BA145" w14:textId="77777777" w:rsidR="00A20321" w:rsidRDefault="00A20321" w:rsidP="002E0663">
      <w:pPr>
        <w:rPr>
          <w:b/>
        </w:rPr>
      </w:pPr>
    </w:p>
    <w:p w14:paraId="1306AF8F" w14:textId="79659822" w:rsidR="002E0663" w:rsidRPr="005F660A" w:rsidRDefault="002E0663" w:rsidP="002E0663">
      <w:r w:rsidRPr="00520CC1">
        <w:rPr>
          <w:b/>
        </w:rPr>
        <w:t>Figure 3.</w:t>
      </w:r>
      <w:r>
        <w:t xml:space="preserve"> Discrimination of 5-year, all-cause mortality, for VACS Index 1.0 (left) and VACS Index 2.0 (right), in combined VACS and ART-CC data subgroups. Low-Risk = age &lt;50 years, CD4 count </w:t>
      </w:r>
      <w:r w:rsidRPr="00E61D1D">
        <w:rPr>
          <w:u w:val="single"/>
        </w:rPr>
        <w:t>&gt;</w:t>
      </w:r>
      <w:r>
        <w:t xml:space="preserve"> 200</w:t>
      </w:r>
      <w:r w:rsidRPr="0004177E">
        <w:t xml:space="preserve"> </w:t>
      </w:r>
      <w:r w:rsidRPr="0004177E">
        <w:rPr>
          <w:color w:val="000000"/>
        </w:rPr>
        <w:t>cells/</w:t>
      </w:r>
      <w:r>
        <w:rPr>
          <w:rFonts w:ascii="Symbol" w:hAnsi="Symbol"/>
          <w:color w:val="000000"/>
        </w:rPr>
        <w:t></w:t>
      </w:r>
      <w:r w:rsidRPr="0004177E">
        <w:rPr>
          <w:color w:val="000000"/>
        </w:rPr>
        <w:t>l</w:t>
      </w:r>
      <w:r w:rsidRPr="0004177E">
        <w:t>,</w:t>
      </w:r>
      <w:r>
        <w:t xml:space="preserve"> and</w:t>
      </w:r>
      <w:r w:rsidR="00810390">
        <w:t xml:space="preserve"> </w:t>
      </w:r>
      <w:r>
        <w:t xml:space="preserve">HIV-RNA </w:t>
      </w:r>
      <w:r w:rsidRPr="00E61D1D">
        <w:rPr>
          <w:u w:val="single"/>
        </w:rPr>
        <w:t>&lt;</w:t>
      </w:r>
      <w:r>
        <w:t xml:space="preserve"> 500 copies</w:t>
      </w:r>
      <w:r w:rsidR="00EE17B0">
        <w:t>/mL</w:t>
      </w:r>
      <w:r>
        <w:t>. High-Risk = all others.</w:t>
      </w:r>
    </w:p>
    <w:p w14:paraId="0289AC1D" w14:textId="77777777" w:rsidR="002E0663" w:rsidRDefault="002E0663">
      <w:pPr>
        <w:spacing w:after="200" w:line="276" w:lineRule="auto"/>
      </w:pPr>
      <w:r>
        <w:br w:type="page"/>
      </w:r>
    </w:p>
    <w:p w14:paraId="769C799F" w14:textId="77777777" w:rsidR="002E0663" w:rsidRPr="005F660A" w:rsidRDefault="002E0663" w:rsidP="00A20321">
      <w:r w:rsidRPr="0004177E">
        <w:rPr>
          <w:noProof/>
        </w:rPr>
        <w:lastRenderedPageBreak/>
        <w:drawing>
          <wp:anchor distT="0" distB="0" distL="114300" distR="114300" simplePos="0" relativeHeight="251658240" behindDoc="1" locked="0" layoutInCell="1" allowOverlap="1" wp14:anchorId="4E35DF05" wp14:editId="03B9AF9E">
            <wp:simplePos x="0" y="0"/>
            <wp:positionH relativeFrom="column">
              <wp:posOffset>-28575</wp:posOffset>
            </wp:positionH>
            <wp:positionV relativeFrom="paragraph">
              <wp:posOffset>-47625</wp:posOffset>
            </wp:positionV>
            <wp:extent cx="5943600" cy="2800985"/>
            <wp:effectExtent l="0" t="0" r="0" b="0"/>
            <wp:wrapThrough wrapText="bothSides">
              <wp:wrapPolygon edited="0">
                <wp:start x="346" y="881"/>
                <wp:lineTo x="277" y="20861"/>
                <wp:lineTo x="21323" y="20861"/>
                <wp:lineTo x="21323" y="881"/>
                <wp:lineTo x="346" y="881"/>
              </wp:wrapPolygon>
            </wp:wrapThrough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00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20CC1">
        <w:rPr>
          <w:b/>
          <w:noProof/>
        </w:rPr>
        <w:t>Figure 4</w:t>
      </w:r>
      <w:r w:rsidRPr="00520CC1">
        <w:rPr>
          <w:b/>
          <w:color w:val="000000" w:themeColor="text1"/>
        </w:rPr>
        <w:t>.</w:t>
      </w:r>
      <w:r w:rsidRPr="005F660A">
        <w:rPr>
          <w:color w:val="000000" w:themeColor="text1"/>
        </w:rPr>
        <w:t xml:space="preserve"> All-cause mortality rates during 5 years of follow-up by VACS Index 2.0 score. a. </w:t>
      </w:r>
      <w:r>
        <w:rPr>
          <w:color w:val="000000" w:themeColor="text1"/>
        </w:rPr>
        <w:t>L</w:t>
      </w:r>
      <w:r w:rsidRPr="005F660A">
        <w:rPr>
          <w:color w:val="000000" w:themeColor="text1"/>
        </w:rPr>
        <w:t xml:space="preserve">ow risk patients (age &lt;50 years, CD4 </w:t>
      </w:r>
      <w:r w:rsidRPr="005F660A">
        <w:rPr>
          <w:color w:val="000000" w:themeColor="text1"/>
          <w:u w:val="single"/>
        </w:rPr>
        <w:t>&gt;</w:t>
      </w:r>
      <w:r w:rsidRPr="005F660A">
        <w:rPr>
          <w:color w:val="000000" w:themeColor="text1"/>
        </w:rPr>
        <w:t xml:space="preserve">200 </w:t>
      </w:r>
      <w:r w:rsidRPr="005F660A">
        <w:rPr>
          <w:color w:val="000000"/>
        </w:rPr>
        <w:t>cells/ml</w:t>
      </w:r>
      <w:r w:rsidRPr="005F660A">
        <w:rPr>
          <w:color w:val="000000" w:themeColor="text1"/>
        </w:rPr>
        <w:t xml:space="preserve">, HIV-1 RNA </w:t>
      </w:r>
      <w:r w:rsidRPr="005F660A">
        <w:rPr>
          <w:color w:val="000000" w:themeColor="text1"/>
          <w:u w:val="single"/>
        </w:rPr>
        <w:t>&lt;</w:t>
      </w:r>
      <w:r w:rsidRPr="005F660A">
        <w:rPr>
          <w:color w:val="000000" w:themeColor="text1"/>
        </w:rPr>
        <w:t>500 copies</w:t>
      </w:r>
      <w:r w:rsidR="00EE17B0">
        <w:rPr>
          <w:color w:val="000000" w:themeColor="text1"/>
        </w:rPr>
        <w:t>/mL</w:t>
      </w:r>
      <w:r w:rsidRPr="005F660A">
        <w:rPr>
          <w:color w:val="000000" w:themeColor="text1"/>
        </w:rPr>
        <w:t>), b.</w:t>
      </w:r>
      <w:r>
        <w:rPr>
          <w:color w:val="000000" w:themeColor="text1"/>
        </w:rPr>
        <w:t xml:space="preserve"> H</w:t>
      </w:r>
      <w:r w:rsidRPr="005F660A">
        <w:rPr>
          <w:color w:val="000000" w:themeColor="text1"/>
        </w:rPr>
        <w:t>igh risk patients (</w:t>
      </w:r>
      <w:r>
        <w:rPr>
          <w:color w:val="000000" w:themeColor="text1"/>
        </w:rPr>
        <w:t>all others</w:t>
      </w:r>
      <w:r w:rsidRPr="005F660A">
        <w:rPr>
          <w:color w:val="000000" w:themeColor="text1"/>
        </w:rPr>
        <w:t>).</w:t>
      </w:r>
    </w:p>
    <w:p w14:paraId="6BF2C598" w14:textId="77777777" w:rsidR="002E0663" w:rsidRDefault="002E0663">
      <w:pPr>
        <w:spacing w:after="200" w:line="276" w:lineRule="auto"/>
      </w:pPr>
      <w:r>
        <w:br w:type="page"/>
      </w:r>
    </w:p>
    <w:p w14:paraId="5B933A4C" w14:textId="4780646D" w:rsidR="002E0663" w:rsidRDefault="002E0663" w:rsidP="002E0663">
      <w:r w:rsidRPr="00520CC1">
        <w:rPr>
          <w:b/>
        </w:rPr>
        <w:lastRenderedPageBreak/>
        <w:t>Appendix Table 1.</w:t>
      </w:r>
      <w:r>
        <w:t xml:space="preserve"> VACS Index 2.0</w:t>
      </w:r>
      <w:r w:rsidR="00E50F58" w:rsidRPr="00E50F58">
        <w:t xml:space="preserve"> </w:t>
      </w:r>
      <w:r w:rsidR="00E50F58">
        <w:t>Cox proportional hazards model, for 5-year, all-cause mortality,</w:t>
      </w:r>
      <w:r>
        <w:t xml:space="preserve"> estimated in Veterans Aging Cohort Study</w:t>
      </w:r>
      <w:r w:rsidR="00536500">
        <w:t>,</w:t>
      </w:r>
      <w:r w:rsidR="00E50F58">
        <w:t xml:space="preserve"> varying </w:t>
      </w:r>
      <w:r w:rsidR="009B1D7B">
        <w:t>length of last value carried forward (LVCF)</w:t>
      </w:r>
      <w:r w:rsidR="00E50F58">
        <w:t>.</w:t>
      </w:r>
    </w:p>
    <w:p w14:paraId="3A306CF9" w14:textId="77777777" w:rsidR="00114B31" w:rsidRDefault="00114B31" w:rsidP="002E0663"/>
    <w:p w14:paraId="6ED14D7E" w14:textId="77777777" w:rsidR="002E0663" w:rsidRDefault="00121F35" w:rsidP="00121F35">
      <w:pPr>
        <w:spacing w:line="480" w:lineRule="auto"/>
      </w:pPr>
      <w:r w:rsidRPr="00121F35">
        <w:rPr>
          <w:noProof/>
        </w:rPr>
        <w:drawing>
          <wp:inline distT="0" distB="0" distL="0" distR="0" wp14:anchorId="0592E9FD" wp14:editId="70273B1E">
            <wp:extent cx="5943600" cy="695418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954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96CE16" w14:textId="6CCBEC1A" w:rsidR="00114B31" w:rsidRDefault="00114B31" w:rsidP="00114B31">
      <w:pPr>
        <w:spacing w:line="480" w:lineRule="auto"/>
      </w:pPr>
      <w:r>
        <w:t>*X1 = eGFR/10, X2 = (</w:t>
      </w:r>
      <w:r w:rsidR="009B1D7B">
        <w:t>e</w:t>
      </w:r>
      <w:r>
        <w:t>GFR-35)/10, X3 = (</w:t>
      </w:r>
      <w:r w:rsidR="009B1D7B">
        <w:t>e</w:t>
      </w:r>
      <w:r>
        <w:t>GFR-65)/10, X4 = (</w:t>
      </w:r>
      <w:r w:rsidR="009B1D7B">
        <w:t>e</w:t>
      </w:r>
      <w:r>
        <w:t>GFR-115)/10.</w:t>
      </w:r>
    </w:p>
    <w:p w14:paraId="2A6D10D0" w14:textId="77777777" w:rsidR="002E0663" w:rsidRDefault="002E0663">
      <w:pPr>
        <w:spacing w:after="200" w:line="276" w:lineRule="auto"/>
      </w:pPr>
      <w:r>
        <w:lastRenderedPageBreak/>
        <w:br w:type="page"/>
      </w:r>
    </w:p>
    <w:p w14:paraId="352AC7EA" w14:textId="77777777" w:rsidR="002E0663" w:rsidRPr="00A20321" w:rsidRDefault="002E0663" w:rsidP="002E0663">
      <w:pPr>
        <w:spacing w:after="200"/>
      </w:pPr>
      <w:r w:rsidRPr="00A20321">
        <w:rPr>
          <w:b/>
        </w:rPr>
        <w:lastRenderedPageBreak/>
        <w:t>Appendix Table 2.</w:t>
      </w:r>
      <w:r w:rsidRPr="00A20321">
        <w:t xml:space="preserve"> Range of plausible values and associated VACS Index 2.0 score, setting all other predictors to their median value.</w:t>
      </w:r>
    </w:p>
    <w:tbl>
      <w:tblPr>
        <w:tblW w:w="7780" w:type="dxa"/>
        <w:tblInd w:w="93" w:type="dxa"/>
        <w:tblLook w:val="04A0" w:firstRow="1" w:lastRow="0" w:firstColumn="1" w:lastColumn="0" w:noHBand="0" w:noVBand="1"/>
      </w:tblPr>
      <w:tblGrid>
        <w:gridCol w:w="1380"/>
        <w:gridCol w:w="901"/>
        <w:gridCol w:w="266"/>
        <w:gridCol w:w="607"/>
        <w:gridCol w:w="607"/>
        <w:gridCol w:w="607"/>
        <w:gridCol w:w="607"/>
        <w:gridCol w:w="607"/>
        <w:gridCol w:w="607"/>
        <w:gridCol w:w="607"/>
        <w:gridCol w:w="607"/>
        <w:gridCol w:w="607"/>
        <w:gridCol w:w="607"/>
      </w:tblGrid>
      <w:tr w:rsidR="00A20321" w:rsidRPr="00A20321" w14:paraId="55D61E33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44395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Predictor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59B16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Median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87A1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0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718A5F" w14:textId="77777777" w:rsidR="00A20321" w:rsidRPr="00A20321" w:rsidRDefault="00A20321" w:rsidP="00A20321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Range of plausible values*</w:t>
            </w:r>
          </w:p>
        </w:tc>
      </w:tr>
      <w:tr w:rsidR="00A20321" w:rsidRPr="00A20321" w14:paraId="4EFFB321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1738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Age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years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8E1B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74E9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EEA6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01F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296E7AD4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7D4A0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4DD9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586B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7EA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1CA8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282E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532D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CF25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909C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A11C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804D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F4D6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94E5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5</w:t>
            </w:r>
          </w:p>
        </w:tc>
      </w:tr>
      <w:tr w:rsidR="00144F50" w:rsidRPr="00A20321" w14:paraId="3252D0F6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E6AE52B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E6676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19D0E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6F283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367D0E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C6FE6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D1B457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456E3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4A197A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643EEE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31232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31F80F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AA2603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</w:tr>
      <w:tr w:rsidR="00A20321" w:rsidRPr="00A20321" w14:paraId="46BBCA6C" w14:textId="77777777" w:rsidTr="00001B08">
        <w:trPr>
          <w:trHeight w:val="300"/>
        </w:trPr>
        <w:tc>
          <w:tcPr>
            <w:tcW w:w="238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74E2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CD4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cell count (cells/ml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EE1E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D0E5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B2A7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A014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01B5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6DAD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7117A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629D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029F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FB8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7B87DB7C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1786A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5498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5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3BEA0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4EB8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B4C3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7B51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45C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0473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82CF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1FDD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3C91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75D9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8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2D9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900</w:t>
            </w:r>
          </w:p>
        </w:tc>
      </w:tr>
      <w:tr w:rsidR="00144F50" w:rsidRPr="00A20321" w14:paraId="52131739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5FC17E3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32D326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F3C2E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D89132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EB1777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41136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0933EE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E0D29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AFC17A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23C32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B034B9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877F38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CC6CF7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2</w:t>
            </w:r>
          </w:p>
        </w:tc>
      </w:tr>
      <w:tr w:rsidR="00A20321" w:rsidRPr="00A20321" w14:paraId="2946D101" w14:textId="77777777" w:rsidTr="00001B08">
        <w:trPr>
          <w:trHeight w:val="300"/>
        </w:trPr>
        <w:tc>
          <w:tcPr>
            <w:tcW w:w="292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EC89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HIV-1 RNA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log copies</w:t>
            </w:r>
            <w:r w:rsidR="00EE17B0">
              <w:rPr>
                <w:rFonts w:ascii="Calibri" w:eastAsia="Times New Roman" w:hAnsi="Calibri" w:cs="Calibri"/>
                <w:color w:val="000000"/>
              </w:rPr>
              <w:t>/mL</w:t>
            </w:r>
            <w:r w:rsidRPr="00A20321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2FFE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F5A9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241D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CFA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BB94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04F9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AD39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3F903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4A18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1DC740B3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CD5FA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99DA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7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F49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15ED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FF5A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F233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5D26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4F3A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4701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DDA9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75C0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.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1259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126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</w:tr>
      <w:tr w:rsidR="00144F50" w:rsidRPr="00A20321" w14:paraId="50984A49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009D9B0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4F0F36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B7892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E1625A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2B083F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8C3690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A12AA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0ED2A5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7E534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A4E88F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E8427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64AC2E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249C9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A20321" w:rsidRPr="00A20321" w14:paraId="7C19F8FE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6AEE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Hemoglobin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g/dl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0D2B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FDD6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D204A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CA45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2D80A407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2227C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1AC6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02F4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2AFA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972F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9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CF4C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852B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9DBB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063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F880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1AEF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0EA7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03A7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6</w:t>
            </w:r>
          </w:p>
        </w:tc>
      </w:tr>
      <w:tr w:rsidR="00144F50" w:rsidRPr="00A20321" w14:paraId="6BDC4C69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21797C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E3E54D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8490723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4A36D1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C9C8E4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D0B16E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7B79D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FDC44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5EF6B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42A883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EB799D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49699D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099805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</w:tr>
      <w:tr w:rsidR="00A20321" w:rsidRPr="00A20321" w14:paraId="362B1E1F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C3FB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FIB-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46AB4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498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1E4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E804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2590A00B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634E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16B3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34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B32E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D003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0.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F1E1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1605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.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9041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E486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BEA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F6F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B185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21E9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B93C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.50</w:t>
            </w:r>
          </w:p>
        </w:tc>
      </w:tr>
      <w:tr w:rsidR="00144F50" w:rsidRPr="00A20321" w14:paraId="2B8B3265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85897AB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BF548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C19F3D0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AAB64A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42334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2B5793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6F71D5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12DC34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3A9AD3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F6643A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13E84D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7AC26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E81FB1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</w:tr>
      <w:tr w:rsidR="00A20321" w:rsidRPr="00A20321" w14:paraId="4E9AE9C7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922A3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eGFR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ml/min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287C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B35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F1B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1BC8B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45758E27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7437F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52E9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90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8127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95C5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91C7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5385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EAC2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04D5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8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4846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9713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0B1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4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C6A5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6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9F4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80</w:t>
            </w:r>
          </w:p>
        </w:tc>
      </w:tr>
      <w:tr w:rsidR="00144F50" w:rsidRPr="00A20321" w14:paraId="1F4A50FC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DB4C94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159E8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16ECBC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28C502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BEBF79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685DBE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8531A5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726767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9C6F0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15D372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01A206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559B03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CAE89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0</w:t>
            </w:r>
          </w:p>
        </w:tc>
      </w:tr>
      <w:tr w:rsidR="00A20321" w:rsidRPr="00A20321" w14:paraId="48D61F39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A2C0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Hepatitis C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co-infection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D530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60A2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F853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7773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4ACB216F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8B329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037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892D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670C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0D23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C641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98A84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3B36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648B4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02AA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21E44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FF45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E6F9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144F50" w:rsidRPr="00A20321" w14:paraId="4A0B4FBF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DCE80A7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2A850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83D0E1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9517D7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64614AA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993BBE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39DBB8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530260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3308BC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870117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E5ABB7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9D7087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96CB29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A20321" w:rsidRPr="00A20321" w14:paraId="48F006AA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F41E2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Albumin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g/dl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F395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8A2D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AF35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5E1B1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3CF7DA93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C7203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EB72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539BF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5216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FAED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3EF1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8E00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7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885F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A7B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2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9518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85C5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.0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A477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.5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4C1B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.00</w:t>
            </w:r>
          </w:p>
        </w:tc>
      </w:tr>
      <w:tr w:rsidR="00144F50" w:rsidRPr="00A20321" w14:paraId="5BAD7EDF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B891E7D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66346C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99FF273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82506A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F7D55E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655C7A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3D91CC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30A56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45337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DD4ED3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C9C662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70737F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7AF9C95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</w:tr>
      <w:tr w:rsidR="00A20321" w:rsidRPr="00A20321" w14:paraId="19C2B174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9057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White blood coun</w:t>
            </w:r>
            <w:r w:rsidRPr="00A20321">
              <w:rPr>
                <w:rFonts w:ascii="Calibri" w:eastAsia="Times New Roman" w:hAnsi="Calibri" w:cs="Calibri"/>
                <w:color w:val="000000"/>
              </w:rPr>
              <w:t>t (k/ml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3282D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93BEA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C3355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A2DF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2EF88524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E7CB1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6C1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.5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892E0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9F5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.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8080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9867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8F98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93F2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995B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1445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722D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10B5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C01A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1</w:t>
            </w:r>
          </w:p>
        </w:tc>
      </w:tr>
      <w:tr w:rsidR="00144F50" w:rsidRPr="00A20321" w14:paraId="1EF8110D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F187A44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917416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4C3580FC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BA21897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9638E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123D9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30D2198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3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72B49E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22BF23A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9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19C74D08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0DE2E87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54FC54A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noWrap/>
            <w:vAlign w:val="bottom"/>
            <w:hideMark/>
          </w:tcPr>
          <w:p w14:paraId="6F47579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</w:tr>
      <w:tr w:rsidR="00A20321" w:rsidRPr="00A20321" w14:paraId="5A877FF5" w14:textId="77777777" w:rsidTr="00001B08">
        <w:trPr>
          <w:trHeight w:val="300"/>
        </w:trPr>
        <w:tc>
          <w:tcPr>
            <w:tcW w:w="5620" w:type="dxa"/>
            <w:gridSpan w:val="9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E76E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b/>
                <w:bCs/>
                <w:color w:val="000000"/>
              </w:rPr>
              <w:t>Body mass index</w:t>
            </w:r>
            <w:r w:rsidRPr="00A20321">
              <w:rPr>
                <w:rFonts w:ascii="Calibri" w:eastAsia="Times New Roman" w:hAnsi="Calibri" w:cs="Calibri"/>
                <w:color w:val="000000"/>
              </w:rPr>
              <w:t xml:space="preserve"> ( kg/m2)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53A48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9B566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0CA5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F65F7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A20321" w:rsidRPr="00A20321" w14:paraId="5F04C3BD" w14:textId="77777777" w:rsidTr="00001B08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C1EF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Value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09ED4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5.3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9FCE9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864F0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5336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23662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D356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593A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EE14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4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8E9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6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F5375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28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17B1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9F36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</w:tr>
      <w:tr w:rsidR="00144F50" w:rsidRPr="00A20321" w14:paraId="49103FB7" w14:textId="77777777" w:rsidTr="00A20321">
        <w:trPr>
          <w:trHeight w:val="300"/>
        </w:trPr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54D623CB" w14:textId="77777777" w:rsidR="00A20321" w:rsidRPr="00A20321" w:rsidRDefault="00A20321" w:rsidP="00A20321">
            <w:pPr>
              <w:ind w:firstLineChars="100" w:firstLine="220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Score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3627FF6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**</w:t>
            </w:r>
          </w:p>
        </w:tc>
        <w:tc>
          <w:tcPr>
            <w:tcW w:w="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377F1340" w14:textId="77777777" w:rsidR="00A20321" w:rsidRPr="00A20321" w:rsidRDefault="00A20321" w:rsidP="00A20321">
            <w:pPr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2112547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5740423C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7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5739D72E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5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6100E251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5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9F718C3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8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177DDACB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6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523F4B3A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4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6135D3B9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2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6908505F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  <w:tc>
          <w:tcPr>
            <w:tcW w:w="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noWrap/>
            <w:vAlign w:val="bottom"/>
            <w:hideMark/>
          </w:tcPr>
          <w:p w14:paraId="7F00497D" w14:textId="77777777" w:rsidR="00A20321" w:rsidRPr="00A20321" w:rsidRDefault="00A20321" w:rsidP="00A20321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A20321">
              <w:rPr>
                <w:rFonts w:ascii="Calibri" w:eastAsia="Times New Roman" w:hAnsi="Calibri" w:cs="Calibri"/>
                <w:color w:val="000000"/>
              </w:rPr>
              <w:t>41</w:t>
            </w:r>
          </w:p>
        </w:tc>
      </w:tr>
    </w:tbl>
    <w:p w14:paraId="0F691A56" w14:textId="77777777" w:rsidR="00A20321" w:rsidRDefault="00A20321" w:rsidP="00A20321">
      <w:r>
        <w:t>*</w:t>
      </w:r>
      <w:r w:rsidRPr="00A20321">
        <w:t xml:space="preserve"> Clinically meaningful values between lowest and highest values used in development model.</w:t>
      </w:r>
    </w:p>
    <w:p w14:paraId="4E241A53" w14:textId="77777777" w:rsidR="00A20321" w:rsidRPr="00CE5848" w:rsidRDefault="00A20321" w:rsidP="00A20321">
      <w:r>
        <w:t>**</w:t>
      </w:r>
      <w:r w:rsidRPr="00A20321">
        <w:t>Score = 44 when all values are set to their median and Hepatitis C is set to no.</w:t>
      </w:r>
    </w:p>
    <w:p w14:paraId="5A12CE1F" w14:textId="77777777" w:rsidR="002E0663" w:rsidRDefault="002E0663" w:rsidP="004B3D48">
      <w:pPr>
        <w:spacing w:line="480" w:lineRule="auto"/>
        <w:ind w:firstLine="720"/>
      </w:pPr>
    </w:p>
    <w:p w14:paraId="1E7A71A7" w14:textId="77777777" w:rsidR="002E0663" w:rsidRDefault="002E0663">
      <w:pPr>
        <w:spacing w:after="200" w:line="276" w:lineRule="auto"/>
      </w:pPr>
      <w:r>
        <w:br w:type="page"/>
      </w:r>
    </w:p>
    <w:p w14:paraId="5A66C6D8" w14:textId="77777777" w:rsidR="002E0663" w:rsidRDefault="002E0663" w:rsidP="002E0663">
      <w:r w:rsidRPr="00520CC1">
        <w:rPr>
          <w:b/>
        </w:rPr>
        <w:lastRenderedPageBreak/>
        <w:t xml:space="preserve">Appendix Table </w:t>
      </w:r>
      <w:r>
        <w:rPr>
          <w:b/>
        </w:rPr>
        <w:t>3</w:t>
      </w:r>
      <w:r w:rsidRPr="00520CC1">
        <w:rPr>
          <w:b/>
        </w:rPr>
        <w:t>.</w:t>
      </w:r>
      <w:r w:rsidRPr="00CE5848">
        <w:t xml:space="preserve"> </w:t>
      </w:r>
      <w:r>
        <w:t>Number at risk, number of deaths, d</w:t>
      </w:r>
      <w:r w:rsidRPr="00CE5848">
        <w:t xml:space="preserve">istribution of VACS Index </w:t>
      </w:r>
      <w:r>
        <w:t>2.0</w:t>
      </w:r>
      <w:r w:rsidRPr="00CE5848">
        <w:t xml:space="preserve"> scores</w:t>
      </w:r>
      <w:r>
        <w:t xml:space="preserve">, and all-cause mortality hazard ratio (HR) per 5 points, </w:t>
      </w:r>
      <w:r w:rsidRPr="00CE5848">
        <w:t>in the development sample</w:t>
      </w:r>
      <w:r>
        <w:t xml:space="preserve"> (</w:t>
      </w:r>
      <w:r w:rsidRPr="00CE5848">
        <w:t>VACS</w:t>
      </w:r>
      <w:r>
        <w:t>)</w:t>
      </w:r>
      <w:r w:rsidRPr="00CE5848">
        <w:t xml:space="preserve"> and validation sample </w:t>
      </w:r>
      <w:r>
        <w:t>(</w:t>
      </w:r>
      <w:r w:rsidRPr="00CE5848">
        <w:t>ART-CC</w:t>
      </w:r>
      <w:r>
        <w:t>), overall and by individual cohort (A-I)</w:t>
      </w:r>
      <w:r w:rsidRPr="00CE5848">
        <w:t>.</w:t>
      </w:r>
    </w:p>
    <w:tbl>
      <w:tblPr>
        <w:tblW w:w="9920" w:type="dxa"/>
        <w:tblInd w:w="93" w:type="dxa"/>
        <w:tblLook w:val="04A0" w:firstRow="1" w:lastRow="0" w:firstColumn="1" w:lastColumn="0" w:noHBand="0" w:noVBand="1"/>
      </w:tblPr>
      <w:tblGrid>
        <w:gridCol w:w="960"/>
        <w:gridCol w:w="1180"/>
        <w:gridCol w:w="1198"/>
        <w:gridCol w:w="280"/>
        <w:gridCol w:w="1110"/>
        <w:gridCol w:w="687"/>
        <w:gridCol w:w="687"/>
        <w:gridCol w:w="488"/>
        <w:gridCol w:w="687"/>
        <w:gridCol w:w="280"/>
        <w:gridCol w:w="677"/>
        <w:gridCol w:w="1705"/>
      </w:tblGrid>
      <w:tr w:rsidR="002E0663" w:rsidRPr="005833F4" w14:paraId="561EA380" w14:textId="77777777" w:rsidTr="00001B08">
        <w:trPr>
          <w:trHeight w:val="705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728A2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E925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1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1C68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9696E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3640" w:type="dxa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E72A2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VACS Index 2.0 Score</w:t>
            </w:r>
          </w:p>
        </w:tc>
        <w:tc>
          <w:tcPr>
            <w:tcW w:w="2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08A3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238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F143ABF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Risk of all-cause mortality, per 5 points</w:t>
            </w:r>
          </w:p>
        </w:tc>
      </w:tr>
      <w:tr w:rsidR="00144F50" w:rsidRPr="005833F4" w14:paraId="3F27DD77" w14:textId="77777777" w:rsidTr="004C1ABD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357D7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FDB3FE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N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EEC58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Deaths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BC27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008946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Median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9F4328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25th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E031C5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75th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E21D0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st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811DF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9th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766F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52010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HR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0BF0F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(95% CI)</w:t>
            </w:r>
          </w:p>
        </w:tc>
      </w:tr>
      <w:tr w:rsidR="002E0663" w:rsidRPr="005833F4" w14:paraId="2EE065B8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7FEBC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VACS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470B3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28,390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46D5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7,293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3E5F1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93CF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D270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D752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66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4D51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5DEC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1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1A8DB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7A47D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1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E1B77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0-1.31)</w:t>
            </w:r>
          </w:p>
        </w:tc>
      </w:tr>
      <w:tr w:rsidR="002E0663" w:rsidRPr="005833F4" w14:paraId="19CD0C9D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B143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ART-CC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4648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12,109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1F00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722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0E78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EF313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005C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B8AE0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2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B8173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1FCF5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2173A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1C5D7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7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FA4AC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5-1.39)</w:t>
            </w:r>
          </w:p>
        </w:tc>
      </w:tr>
      <w:tr w:rsidR="002E0663" w:rsidRPr="005833F4" w14:paraId="04B3B1F1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9AA5D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A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9AEFD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1,011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B0DC1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40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8A0C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B952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69645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FB460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2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7A284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5B0C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BC4EE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EDC1D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41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F35E7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2-1.52)</w:t>
            </w:r>
          </w:p>
        </w:tc>
      </w:tr>
      <w:tr w:rsidR="002E0663" w:rsidRPr="005833F4" w14:paraId="57F330F8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E27EA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B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E3325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944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E517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95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D643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B83E7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0058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16A0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3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7CA6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0A372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8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B0B04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27C4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8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737C4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1-1.44)</w:t>
            </w:r>
          </w:p>
        </w:tc>
      </w:tr>
      <w:tr w:rsidR="002E0663" w:rsidRPr="005833F4" w14:paraId="410AF9E2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A80F9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C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292F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1,872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DFF80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112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FBA8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4802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5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606B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27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CF965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6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859D9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1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BE8F1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4635B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472E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7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9B1E9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2-1.42)</w:t>
            </w:r>
          </w:p>
        </w:tc>
      </w:tr>
      <w:tr w:rsidR="002E0663" w:rsidRPr="005833F4" w14:paraId="7413AC0C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11C74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D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87A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1,509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AC326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78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77B4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5E145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00CB3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19F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4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460E9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8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981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89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6B00F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CFE46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8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3A090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1-1.45)</w:t>
            </w:r>
          </w:p>
        </w:tc>
      </w:tr>
      <w:tr w:rsidR="002E0663" w:rsidRPr="005833F4" w14:paraId="52EB9A61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C2C3D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9FEF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863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65B24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73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323A9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BCAF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6EF0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DA6D5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4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5FC7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5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2445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04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489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15A34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4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457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28-1.41)</w:t>
            </w:r>
          </w:p>
        </w:tc>
      </w:tr>
      <w:tr w:rsidR="002E0663" w:rsidRPr="005833F4" w14:paraId="1397F7F8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E6543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F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F9600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1,899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A75F6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111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C30D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B679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24635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C08C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3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912CF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34D3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02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064A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8F24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8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DD92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3-1.43)</w:t>
            </w:r>
          </w:p>
        </w:tc>
      </w:tr>
      <w:tr w:rsidR="002E0663" w:rsidRPr="005833F4" w14:paraId="218429CE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094F9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G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FF0E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2,231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46C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120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93CB8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B3A2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2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E0A8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873D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4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712E3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6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C859A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4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E3797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831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40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D8856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4-1.46)</w:t>
            </w:r>
          </w:p>
        </w:tc>
      </w:tr>
      <w:tr w:rsidR="002E0663" w:rsidRPr="005833F4" w14:paraId="67AD5ED0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48027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H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53A79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891 </w:t>
            </w:r>
          </w:p>
        </w:tc>
        <w:tc>
          <w:tcPr>
            <w:tcW w:w="11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119CA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53 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0829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11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0C6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66B12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4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6513A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4</w:t>
            </w:r>
          </w:p>
        </w:tc>
        <w:tc>
          <w:tcPr>
            <w:tcW w:w="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070B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9</w:t>
            </w:r>
          </w:p>
        </w:tc>
        <w:tc>
          <w:tcPr>
            <w:tcW w:w="6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61D31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0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AC5BB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</w:p>
        </w:tc>
        <w:tc>
          <w:tcPr>
            <w:tcW w:w="6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0641C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34</w:t>
            </w:r>
          </w:p>
        </w:tc>
        <w:tc>
          <w:tcPr>
            <w:tcW w:w="1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6375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27-1.42)</w:t>
            </w:r>
          </w:p>
        </w:tc>
      </w:tr>
      <w:tr w:rsidR="002E0663" w:rsidRPr="005833F4" w14:paraId="74D4B2E5" w14:textId="77777777" w:rsidTr="00001B08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1B2D34" w14:textId="77777777" w:rsidR="002E0663" w:rsidRPr="005833F4" w:rsidRDefault="002E0663" w:rsidP="004C1ABD">
            <w:pPr>
              <w:jc w:val="center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I</w:t>
            </w:r>
          </w:p>
        </w:tc>
        <w:tc>
          <w:tcPr>
            <w:tcW w:w="11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A1DCFD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889 </w:t>
            </w:r>
          </w:p>
        </w:tc>
        <w:tc>
          <w:tcPr>
            <w:tcW w:w="11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A7991E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                  40 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AA1CFA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1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269BD4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41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4FB57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33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9B24F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50</w:t>
            </w:r>
          </w:p>
        </w:tc>
        <w:tc>
          <w:tcPr>
            <w:tcW w:w="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E57125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7</w:t>
            </w:r>
          </w:p>
        </w:tc>
        <w:tc>
          <w:tcPr>
            <w:tcW w:w="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325D7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95</w:t>
            </w:r>
          </w:p>
        </w:tc>
        <w:tc>
          <w:tcPr>
            <w:tcW w:w="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7E9C9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6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1071CD" w14:textId="77777777" w:rsidR="002E0663" w:rsidRPr="005833F4" w:rsidRDefault="002E0663" w:rsidP="004C1ABD">
            <w:pPr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>1.40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EA9EA3" w14:textId="77777777" w:rsidR="002E0663" w:rsidRPr="005833F4" w:rsidRDefault="002E0663" w:rsidP="004C1ABD">
            <w:pPr>
              <w:rPr>
                <w:rFonts w:ascii="Calibri" w:eastAsia="Times New Roman" w:hAnsi="Calibri" w:cs="Times New Roman"/>
                <w:color w:val="000000"/>
              </w:rPr>
            </w:pPr>
            <w:r w:rsidRPr="005833F4">
              <w:rPr>
                <w:rFonts w:ascii="Calibri" w:eastAsia="Times New Roman" w:hAnsi="Calibri" w:cs="Times New Roman"/>
                <w:color w:val="000000"/>
              </w:rPr>
              <w:t xml:space="preserve"> (1.30-1.51)</w:t>
            </w:r>
          </w:p>
        </w:tc>
      </w:tr>
    </w:tbl>
    <w:p w14:paraId="1EDFF9AC" w14:textId="77777777" w:rsidR="002E0663" w:rsidRDefault="002E0663" w:rsidP="002E0663"/>
    <w:p w14:paraId="117A0657" w14:textId="77777777" w:rsidR="00E50F58" w:rsidRDefault="00E50F58">
      <w:pPr>
        <w:spacing w:after="200" w:line="276" w:lineRule="auto"/>
      </w:pPr>
      <w:r>
        <w:br w:type="page"/>
      </w:r>
    </w:p>
    <w:p w14:paraId="1151FCB1" w14:textId="77777777" w:rsidR="00E50F58" w:rsidRDefault="00E50F58" w:rsidP="00E50F58">
      <w:r w:rsidRPr="00520CC1">
        <w:rPr>
          <w:b/>
        </w:rPr>
        <w:lastRenderedPageBreak/>
        <w:t xml:space="preserve">Appendix Table </w:t>
      </w:r>
      <w:r>
        <w:rPr>
          <w:b/>
        </w:rPr>
        <w:t>4</w:t>
      </w:r>
      <w:r w:rsidRPr="00520CC1">
        <w:rPr>
          <w:b/>
        </w:rPr>
        <w:t>.</w:t>
      </w:r>
      <w:r w:rsidRPr="00CE5848">
        <w:t xml:space="preserve"> </w:t>
      </w:r>
      <w:r>
        <w:t>Number at risk, number of deaths, d</w:t>
      </w:r>
      <w:r w:rsidRPr="00CE5848">
        <w:t xml:space="preserve">istribution of VACS Index </w:t>
      </w:r>
      <w:r>
        <w:t>2.0</w:t>
      </w:r>
      <w:r w:rsidRPr="00CE5848">
        <w:t xml:space="preserve"> scores</w:t>
      </w:r>
      <w:r>
        <w:t xml:space="preserve">, and all-cause mortality hazard ratio (HR) per 5 points, </w:t>
      </w:r>
      <w:r w:rsidRPr="00CE5848">
        <w:t>in the development sample</w:t>
      </w:r>
      <w:r>
        <w:t xml:space="preserve"> (</w:t>
      </w:r>
      <w:r w:rsidRPr="00CE5848">
        <w:t>VACS</w:t>
      </w:r>
      <w:r>
        <w:t>)</w:t>
      </w:r>
      <w:r w:rsidRPr="00CE5848">
        <w:t xml:space="preserve"> and validation sample </w:t>
      </w:r>
      <w:r>
        <w:t>(</w:t>
      </w:r>
      <w:r w:rsidRPr="00CE5848">
        <w:t>ART-CC</w:t>
      </w:r>
      <w:r>
        <w:t>), overall and by individual cohort (A-I)</w:t>
      </w:r>
      <w:r w:rsidRPr="00CE5848">
        <w:t>.</w:t>
      </w:r>
      <w:r w:rsidRPr="00E50F58">
        <w:t xml:space="preserve"> </w:t>
      </w:r>
    </w:p>
    <w:p w14:paraId="1157D7EA" w14:textId="77777777" w:rsidR="00E50F58" w:rsidRDefault="00E50F58" w:rsidP="00E50F58">
      <w:r w:rsidRPr="00E50F58">
        <w:rPr>
          <w:noProof/>
        </w:rPr>
        <w:drawing>
          <wp:inline distT="0" distB="0" distL="0" distR="0" wp14:anchorId="2C13CE2F" wp14:editId="0ED9A44A">
            <wp:extent cx="5120640" cy="7013448"/>
            <wp:effectExtent l="0" t="0" r="381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640" cy="70134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02D5AA" w14:textId="77777777" w:rsidR="00E50F58" w:rsidRDefault="00E50F58" w:rsidP="00E50F58"/>
    <w:p w14:paraId="71CBDAA8" w14:textId="77777777" w:rsidR="002E0663" w:rsidRDefault="002E0663" w:rsidP="002E0663">
      <w:r>
        <w:rPr>
          <w:noProof/>
        </w:rPr>
        <w:lastRenderedPageBreak/>
        <w:drawing>
          <wp:inline distT="0" distB="0" distL="0" distR="0" wp14:anchorId="4E805BBC" wp14:editId="2D4C259F">
            <wp:extent cx="5265420" cy="268986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26898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9061A2" w14:textId="77777777" w:rsidR="002E0663" w:rsidRDefault="002E0663" w:rsidP="002E0663">
      <w:r w:rsidRPr="00520CC1">
        <w:rPr>
          <w:b/>
        </w:rPr>
        <w:t>Appendix Figure 1.</w:t>
      </w:r>
      <w:r w:rsidRPr="00C357EA">
        <w:t xml:space="preserve"> Model development in VACS Cohort comparing model fit using </w:t>
      </w:r>
      <w:r w:rsidRPr="00C357EA">
        <w:rPr>
          <w:color w:val="000000" w:themeColor="text1"/>
        </w:rPr>
        <w:t>Akaike’s information criterion (AIC) and discrimination using Harrell’s c-statistic</w:t>
      </w:r>
    </w:p>
    <w:sectPr w:rsidR="002E0663" w:rsidSect="00001B08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60BDC3" w14:textId="77777777" w:rsidR="00144F50" w:rsidRDefault="00144F50" w:rsidP="00B63E00">
      <w:r>
        <w:separator/>
      </w:r>
    </w:p>
  </w:endnote>
  <w:endnote w:type="continuationSeparator" w:id="0">
    <w:p w14:paraId="0BE43E90" w14:textId="77777777" w:rsidR="00144F50" w:rsidRDefault="00144F50" w:rsidP="00B63E00">
      <w:r>
        <w:continuationSeparator/>
      </w:r>
    </w:p>
  </w:endnote>
  <w:endnote w:type="continuationNotice" w:id="1">
    <w:p w14:paraId="5F2D89DD" w14:textId="77777777" w:rsidR="00144F50" w:rsidRDefault="00144F5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PAC4C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D0605C" w14:textId="77777777" w:rsidR="00144F50" w:rsidRDefault="00144F5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6B5FE8" w14:textId="77777777" w:rsidR="00144F50" w:rsidRDefault="00144F50" w:rsidP="00B63E00">
      <w:r>
        <w:separator/>
      </w:r>
    </w:p>
  </w:footnote>
  <w:footnote w:type="continuationSeparator" w:id="0">
    <w:p w14:paraId="0DF11E02" w14:textId="77777777" w:rsidR="00144F50" w:rsidRDefault="00144F50" w:rsidP="00B63E00">
      <w:r>
        <w:continuationSeparator/>
      </w:r>
    </w:p>
  </w:footnote>
  <w:footnote w:type="continuationNotice" w:id="1">
    <w:p w14:paraId="6EC0888F" w14:textId="77777777" w:rsidR="00144F50" w:rsidRDefault="00144F5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2225897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422D748" w14:textId="68255B98" w:rsidR="00A80783" w:rsidRDefault="00A8078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44F50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0C407D"/>
    <w:multiLevelType w:val="hybridMultilevel"/>
    <w:tmpl w:val="A8229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E71092"/>
    <w:multiLevelType w:val="hybridMultilevel"/>
    <w:tmpl w:val="3F1C7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F17A84"/>
    <w:multiLevelType w:val="hybridMultilevel"/>
    <w:tmpl w:val="C0DEA2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850674"/>
    <w:multiLevelType w:val="hybridMultilevel"/>
    <w:tmpl w:val="201E68CC"/>
    <w:lvl w:ilvl="0" w:tplc="B2E220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1BC4948C">
      <w:numFmt w:val="none"/>
      <w:lvlText w:val=""/>
      <w:lvlJc w:val="left"/>
      <w:pPr>
        <w:tabs>
          <w:tab w:val="num" w:pos="360"/>
        </w:tabs>
      </w:pPr>
    </w:lvl>
    <w:lvl w:ilvl="2" w:tplc="6CD8F87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22250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634345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9A8A5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458B6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7FC16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72EDA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2722041D"/>
    <w:multiLevelType w:val="hybridMultilevel"/>
    <w:tmpl w:val="ECA61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AA29E7"/>
    <w:multiLevelType w:val="hybridMultilevel"/>
    <w:tmpl w:val="877ACC22"/>
    <w:lvl w:ilvl="0" w:tplc="AAC4C2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9118AA6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83076A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C341E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F62DC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C110FC7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6EC06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8DE937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800C0B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 w15:restartNumberingAfterBreak="0">
    <w:nsid w:val="33AF0D0D"/>
    <w:multiLevelType w:val="hybridMultilevel"/>
    <w:tmpl w:val="A920C498"/>
    <w:lvl w:ilvl="0" w:tplc="AD0ADB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C98B59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002BB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4D8BF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662C81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73CD29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C20B3F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36A17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E7476F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420D2795"/>
    <w:multiLevelType w:val="hybridMultilevel"/>
    <w:tmpl w:val="09D0C6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18A6400"/>
    <w:multiLevelType w:val="hybridMultilevel"/>
    <w:tmpl w:val="07D608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0A18DF"/>
    <w:multiLevelType w:val="hybridMultilevel"/>
    <w:tmpl w:val="9FC49EFC"/>
    <w:lvl w:ilvl="0" w:tplc="D530165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EB659B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F40278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0BEBCE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18C7DE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41A9A5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FE034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E6E2A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AF285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6C0F4B35"/>
    <w:multiLevelType w:val="hybridMultilevel"/>
    <w:tmpl w:val="EEBEB6F4"/>
    <w:lvl w:ilvl="0" w:tplc="4E8CA7E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9C2EF9B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FB0AF7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AA2623C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6A28DC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DDF46D6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66E28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845665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3B00BF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1" w15:restartNumberingAfterBreak="0">
    <w:nsid w:val="6FE91116"/>
    <w:multiLevelType w:val="hybridMultilevel"/>
    <w:tmpl w:val="7220C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AD6F8E"/>
    <w:multiLevelType w:val="hybridMultilevel"/>
    <w:tmpl w:val="74880D2E"/>
    <w:lvl w:ilvl="0" w:tplc="E8467D2C">
      <w:start w:val="5"/>
      <w:numFmt w:val="bullet"/>
      <w:lvlText w:val=""/>
      <w:lvlJc w:val="left"/>
      <w:pPr>
        <w:ind w:left="108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7665523E"/>
    <w:multiLevelType w:val="hybridMultilevel"/>
    <w:tmpl w:val="0D922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0"/>
  </w:num>
  <w:num w:numId="3">
    <w:abstractNumId w:val="9"/>
  </w:num>
  <w:num w:numId="4">
    <w:abstractNumId w:val="3"/>
  </w:num>
  <w:num w:numId="5">
    <w:abstractNumId w:val="8"/>
  </w:num>
  <w:num w:numId="6">
    <w:abstractNumId w:val="5"/>
  </w:num>
  <w:num w:numId="7">
    <w:abstractNumId w:val="2"/>
  </w:num>
  <w:num w:numId="8">
    <w:abstractNumId w:val="7"/>
  </w:num>
  <w:num w:numId="9">
    <w:abstractNumId w:val="11"/>
  </w:num>
  <w:num w:numId="10">
    <w:abstractNumId w:val="0"/>
  </w:num>
  <w:num w:numId="11">
    <w:abstractNumId w:val="1"/>
  </w:num>
  <w:num w:numId="12">
    <w:abstractNumId w:val="13"/>
  </w:num>
  <w:num w:numId="13">
    <w:abstractNumId w:val="4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5twwe2cs9pzuexz21xvrplaea20xewe5v2&quot;&gt;Amy endnote 2018&lt;record-ids&gt;&lt;item&gt;1058&lt;/item&gt;&lt;item&gt;1657&lt;/item&gt;&lt;item&gt;2041&lt;/item&gt;&lt;item&gt;2638&lt;/item&gt;&lt;item&gt;2686&lt;/item&gt;&lt;item&gt;2821&lt;/item&gt;&lt;item&gt;2866&lt;/item&gt;&lt;item&gt;2924&lt;/item&gt;&lt;item&gt;3041&lt;/item&gt;&lt;item&gt;3042&lt;/item&gt;&lt;item&gt;3056&lt;/item&gt;&lt;item&gt;3070&lt;/item&gt;&lt;item&gt;3072&lt;/item&gt;&lt;item&gt;3075&lt;/item&gt;&lt;item&gt;3076&lt;/item&gt;&lt;item&gt;3077&lt;/item&gt;&lt;item&gt;3287&lt;/item&gt;&lt;item&gt;3288&lt;/item&gt;&lt;item&gt;3418&lt;/item&gt;&lt;item&gt;3424&lt;/item&gt;&lt;item&gt;3577&lt;/item&gt;&lt;item&gt;3708&lt;/item&gt;&lt;item&gt;3709&lt;/item&gt;&lt;item&gt;3710&lt;/item&gt;&lt;item&gt;3711&lt;/item&gt;&lt;item&gt;3713&lt;/item&gt;&lt;item&gt;3714&lt;/item&gt;&lt;item&gt;4148&lt;/item&gt;&lt;item&gt;4245&lt;/item&gt;&lt;item&gt;4259&lt;/item&gt;&lt;item&gt;4269&lt;/item&gt;&lt;item&gt;4458&lt;/item&gt;&lt;item&gt;4520&lt;/item&gt;&lt;item&gt;4535&lt;/item&gt;&lt;item&gt;4536&lt;/item&gt;&lt;item&gt;4537&lt;/item&gt;&lt;item&gt;4538&lt;/item&gt;&lt;item&gt;4539&lt;/item&gt;&lt;item&gt;4540&lt;/item&gt;&lt;item&gt;4541&lt;/item&gt;&lt;item&gt;4544&lt;/item&gt;&lt;item&gt;4547&lt;/item&gt;&lt;item&gt;4548&lt;/item&gt;&lt;item&gt;4550&lt;/item&gt;&lt;item&gt;4551&lt;/item&gt;&lt;item&gt;4552&lt;/item&gt;&lt;item&gt;4554&lt;/item&gt;&lt;item&gt;4555&lt;/item&gt;&lt;item&gt;4556&lt;/item&gt;&lt;/record-ids&gt;&lt;/item&gt;&lt;/Libraries&gt;"/>
  </w:docVars>
  <w:rsids>
    <w:rsidRoot w:val="00FD4F94"/>
    <w:rsid w:val="000004FE"/>
    <w:rsid w:val="00001B08"/>
    <w:rsid w:val="0000514C"/>
    <w:rsid w:val="00015E3F"/>
    <w:rsid w:val="000162EE"/>
    <w:rsid w:val="000208E5"/>
    <w:rsid w:val="00023219"/>
    <w:rsid w:val="000305E0"/>
    <w:rsid w:val="00031EE9"/>
    <w:rsid w:val="00032BB5"/>
    <w:rsid w:val="00032CAB"/>
    <w:rsid w:val="00034D6C"/>
    <w:rsid w:val="0004177E"/>
    <w:rsid w:val="000437B4"/>
    <w:rsid w:val="00046940"/>
    <w:rsid w:val="00056595"/>
    <w:rsid w:val="000567B0"/>
    <w:rsid w:val="00060641"/>
    <w:rsid w:val="00064478"/>
    <w:rsid w:val="00065BE4"/>
    <w:rsid w:val="0006657D"/>
    <w:rsid w:val="00071EAC"/>
    <w:rsid w:val="000775AA"/>
    <w:rsid w:val="00077DC7"/>
    <w:rsid w:val="000814FD"/>
    <w:rsid w:val="00081A3C"/>
    <w:rsid w:val="00082723"/>
    <w:rsid w:val="00082BAA"/>
    <w:rsid w:val="00095348"/>
    <w:rsid w:val="00096C28"/>
    <w:rsid w:val="00096CA7"/>
    <w:rsid w:val="000C1301"/>
    <w:rsid w:val="000C3902"/>
    <w:rsid w:val="000C55EC"/>
    <w:rsid w:val="000C65B0"/>
    <w:rsid w:val="000C7438"/>
    <w:rsid w:val="000D38F1"/>
    <w:rsid w:val="000D7117"/>
    <w:rsid w:val="000D7C08"/>
    <w:rsid w:val="000E50CA"/>
    <w:rsid w:val="000E7BF5"/>
    <w:rsid w:val="000F04B3"/>
    <w:rsid w:val="000F3BFD"/>
    <w:rsid w:val="000F4AC6"/>
    <w:rsid w:val="000F56A3"/>
    <w:rsid w:val="001031F9"/>
    <w:rsid w:val="00104DA3"/>
    <w:rsid w:val="00105A70"/>
    <w:rsid w:val="00114B31"/>
    <w:rsid w:val="00116356"/>
    <w:rsid w:val="00121F35"/>
    <w:rsid w:val="0012281F"/>
    <w:rsid w:val="00136530"/>
    <w:rsid w:val="0013783F"/>
    <w:rsid w:val="00143C46"/>
    <w:rsid w:val="00144F50"/>
    <w:rsid w:val="00147ADB"/>
    <w:rsid w:val="00147FB5"/>
    <w:rsid w:val="0015278A"/>
    <w:rsid w:val="00153663"/>
    <w:rsid w:val="00161B88"/>
    <w:rsid w:val="0016262D"/>
    <w:rsid w:val="00162CD3"/>
    <w:rsid w:val="0016339C"/>
    <w:rsid w:val="00164F77"/>
    <w:rsid w:val="00165510"/>
    <w:rsid w:val="00166210"/>
    <w:rsid w:val="00167D35"/>
    <w:rsid w:val="00175F2E"/>
    <w:rsid w:val="00181F64"/>
    <w:rsid w:val="00182349"/>
    <w:rsid w:val="00182892"/>
    <w:rsid w:val="001902ED"/>
    <w:rsid w:val="001959AC"/>
    <w:rsid w:val="00195D3C"/>
    <w:rsid w:val="00197506"/>
    <w:rsid w:val="001976DD"/>
    <w:rsid w:val="00197DAF"/>
    <w:rsid w:val="001A249C"/>
    <w:rsid w:val="001A3657"/>
    <w:rsid w:val="001A3814"/>
    <w:rsid w:val="001A4669"/>
    <w:rsid w:val="001A5847"/>
    <w:rsid w:val="001A596A"/>
    <w:rsid w:val="001A6B37"/>
    <w:rsid w:val="001A7B77"/>
    <w:rsid w:val="001A7F37"/>
    <w:rsid w:val="001B011A"/>
    <w:rsid w:val="001B05CC"/>
    <w:rsid w:val="001B36CD"/>
    <w:rsid w:val="001B54AD"/>
    <w:rsid w:val="001C21F9"/>
    <w:rsid w:val="001C262B"/>
    <w:rsid w:val="001C73EE"/>
    <w:rsid w:val="001D2062"/>
    <w:rsid w:val="001D313B"/>
    <w:rsid w:val="001E1C61"/>
    <w:rsid w:val="001E7BCF"/>
    <w:rsid w:val="001F1523"/>
    <w:rsid w:val="001F3114"/>
    <w:rsid w:val="001F3374"/>
    <w:rsid w:val="00205151"/>
    <w:rsid w:val="00206054"/>
    <w:rsid w:val="00212EA8"/>
    <w:rsid w:val="00217C85"/>
    <w:rsid w:val="00225BB7"/>
    <w:rsid w:val="002272EE"/>
    <w:rsid w:val="00232089"/>
    <w:rsid w:val="00235534"/>
    <w:rsid w:val="002377F4"/>
    <w:rsid w:val="002403F4"/>
    <w:rsid w:val="002561A4"/>
    <w:rsid w:val="00267421"/>
    <w:rsid w:val="002820F8"/>
    <w:rsid w:val="002856DC"/>
    <w:rsid w:val="00286725"/>
    <w:rsid w:val="00292994"/>
    <w:rsid w:val="00292C8F"/>
    <w:rsid w:val="002A00FC"/>
    <w:rsid w:val="002A22F5"/>
    <w:rsid w:val="002A35FF"/>
    <w:rsid w:val="002A6243"/>
    <w:rsid w:val="002B1C07"/>
    <w:rsid w:val="002B48C1"/>
    <w:rsid w:val="002C048E"/>
    <w:rsid w:val="002C7C27"/>
    <w:rsid w:val="002D0C51"/>
    <w:rsid w:val="002D3553"/>
    <w:rsid w:val="002D5D86"/>
    <w:rsid w:val="002D7E67"/>
    <w:rsid w:val="002E0663"/>
    <w:rsid w:val="002E55E9"/>
    <w:rsid w:val="002E72B6"/>
    <w:rsid w:val="002F1CB5"/>
    <w:rsid w:val="002F372D"/>
    <w:rsid w:val="002F5C3F"/>
    <w:rsid w:val="002F5DFE"/>
    <w:rsid w:val="002F73DF"/>
    <w:rsid w:val="00300F08"/>
    <w:rsid w:val="0030549D"/>
    <w:rsid w:val="00306381"/>
    <w:rsid w:val="003066F5"/>
    <w:rsid w:val="003101F2"/>
    <w:rsid w:val="003145B6"/>
    <w:rsid w:val="0032008E"/>
    <w:rsid w:val="003222FF"/>
    <w:rsid w:val="0032442D"/>
    <w:rsid w:val="003269D2"/>
    <w:rsid w:val="003272D5"/>
    <w:rsid w:val="00327BD4"/>
    <w:rsid w:val="0033623E"/>
    <w:rsid w:val="00345273"/>
    <w:rsid w:val="003454EA"/>
    <w:rsid w:val="003469C9"/>
    <w:rsid w:val="00347EC2"/>
    <w:rsid w:val="00351EC8"/>
    <w:rsid w:val="00352837"/>
    <w:rsid w:val="00355E38"/>
    <w:rsid w:val="00356AEA"/>
    <w:rsid w:val="0036189B"/>
    <w:rsid w:val="00361E3A"/>
    <w:rsid w:val="00376777"/>
    <w:rsid w:val="00376CB1"/>
    <w:rsid w:val="00377A5F"/>
    <w:rsid w:val="00377C48"/>
    <w:rsid w:val="003805B0"/>
    <w:rsid w:val="003810A7"/>
    <w:rsid w:val="00381B42"/>
    <w:rsid w:val="00387FCB"/>
    <w:rsid w:val="003917FC"/>
    <w:rsid w:val="003931F4"/>
    <w:rsid w:val="00393936"/>
    <w:rsid w:val="00397012"/>
    <w:rsid w:val="003A000C"/>
    <w:rsid w:val="003A61E5"/>
    <w:rsid w:val="003B1CB9"/>
    <w:rsid w:val="003B1FE6"/>
    <w:rsid w:val="003B2D40"/>
    <w:rsid w:val="003B6CB7"/>
    <w:rsid w:val="003B6F53"/>
    <w:rsid w:val="003D1495"/>
    <w:rsid w:val="003D1ECB"/>
    <w:rsid w:val="003D4F5C"/>
    <w:rsid w:val="003D7C8C"/>
    <w:rsid w:val="003E068B"/>
    <w:rsid w:val="003E55FF"/>
    <w:rsid w:val="003E6881"/>
    <w:rsid w:val="003F5F89"/>
    <w:rsid w:val="004049FC"/>
    <w:rsid w:val="00412A33"/>
    <w:rsid w:val="00412D3D"/>
    <w:rsid w:val="00416679"/>
    <w:rsid w:val="00420E29"/>
    <w:rsid w:val="00431CCE"/>
    <w:rsid w:val="00432B01"/>
    <w:rsid w:val="00434037"/>
    <w:rsid w:val="0043596D"/>
    <w:rsid w:val="00436D19"/>
    <w:rsid w:val="004423FC"/>
    <w:rsid w:val="00444005"/>
    <w:rsid w:val="00445389"/>
    <w:rsid w:val="004502E2"/>
    <w:rsid w:val="00462118"/>
    <w:rsid w:val="0046245C"/>
    <w:rsid w:val="00463557"/>
    <w:rsid w:val="00482006"/>
    <w:rsid w:val="0048395C"/>
    <w:rsid w:val="00484CF5"/>
    <w:rsid w:val="0048642E"/>
    <w:rsid w:val="004872FF"/>
    <w:rsid w:val="0048784C"/>
    <w:rsid w:val="00490833"/>
    <w:rsid w:val="004916B3"/>
    <w:rsid w:val="004926F5"/>
    <w:rsid w:val="00497393"/>
    <w:rsid w:val="00497BE9"/>
    <w:rsid w:val="004A356A"/>
    <w:rsid w:val="004A7E43"/>
    <w:rsid w:val="004B100E"/>
    <w:rsid w:val="004B3D48"/>
    <w:rsid w:val="004C0CF7"/>
    <w:rsid w:val="004C1ABD"/>
    <w:rsid w:val="004C482A"/>
    <w:rsid w:val="004C4CF5"/>
    <w:rsid w:val="004C75A4"/>
    <w:rsid w:val="004C78D4"/>
    <w:rsid w:val="004D2AE7"/>
    <w:rsid w:val="004D2E45"/>
    <w:rsid w:val="004E6C89"/>
    <w:rsid w:val="004E719C"/>
    <w:rsid w:val="004F29A7"/>
    <w:rsid w:val="004F73EE"/>
    <w:rsid w:val="00501C29"/>
    <w:rsid w:val="00506E6C"/>
    <w:rsid w:val="00510D02"/>
    <w:rsid w:val="00516726"/>
    <w:rsid w:val="00517411"/>
    <w:rsid w:val="00520CC1"/>
    <w:rsid w:val="00521C95"/>
    <w:rsid w:val="005237B5"/>
    <w:rsid w:val="0053291A"/>
    <w:rsid w:val="0053393F"/>
    <w:rsid w:val="0053472C"/>
    <w:rsid w:val="00536500"/>
    <w:rsid w:val="005369BA"/>
    <w:rsid w:val="005420F8"/>
    <w:rsid w:val="005430C9"/>
    <w:rsid w:val="005434D8"/>
    <w:rsid w:val="00544983"/>
    <w:rsid w:val="00570D7B"/>
    <w:rsid w:val="005720D7"/>
    <w:rsid w:val="0057383C"/>
    <w:rsid w:val="00580759"/>
    <w:rsid w:val="005829FB"/>
    <w:rsid w:val="005833F4"/>
    <w:rsid w:val="00583C12"/>
    <w:rsid w:val="00583D89"/>
    <w:rsid w:val="005848FF"/>
    <w:rsid w:val="00585058"/>
    <w:rsid w:val="00592EEA"/>
    <w:rsid w:val="0059335F"/>
    <w:rsid w:val="005A31D8"/>
    <w:rsid w:val="005A58CA"/>
    <w:rsid w:val="005A65D4"/>
    <w:rsid w:val="005B19A0"/>
    <w:rsid w:val="005B409A"/>
    <w:rsid w:val="005B483A"/>
    <w:rsid w:val="005B6281"/>
    <w:rsid w:val="005B6806"/>
    <w:rsid w:val="005B703A"/>
    <w:rsid w:val="005B7419"/>
    <w:rsid w:val="005B7C68"/>
    <w:rsid w:val="005C0223"/>
    <w:rsid w:val="005C123D"/>
    <w:rsid w:val="005C31A0"/>
    <w:rsid w:val="005C594B"/>
    <w:rsid w:val="005C6769"/>
    <w:rsid w:val="005D3CE3"/>
    <w:rsid w:val="005D699D"/>
    <w:rsid w:val="005D7194"/>
    <w:rsid w:val="005E0409"/>
    <w:rsid w:val="005E0D01"/>
    <w:rsid w:val="005E2F3C"/>
    <w:rsid w:val="005F0C16"/>
    <w:rsid w:val="005F350A"/>
    <w:rsid w:val="005F46D9"/>
    <w:rsid w:val="005F4744"/>
    <w:rsid w:val="005F660A"/>
    <w:rsid w:val="005F727D"/>
    <w:rsid w:val="006015C6"/>
    <w:rsid w:val="00603071"/>
    <w:rsid w:val="00603AE9"/>
    <w:rsid w:val="00607610"/>
    <w:rsid w:val="00613495"/>
    <w:rsid w:val="006158B3"/>
    <w:rsid w:val="0061620B"/>
    <w:rsid w:val="00616592"/>
    <w:rsid w:val="006165F8"/>
    <w:rsid w:val="006176B7"/>
    <w:rsid w:val="0062083C"/>
    <w:rsid w:val="00622E74"/>
    <w:rsid w:val="00624F02"/>
    <w:rsid w:val="006342A7"/>
    <w:rsid w:val="006406A8"/>
    <w:rsid w:val="006470D5"/>
    <w:rsid w:val="006508C9"/>
    <w:rsid w:val="006512B2"/>
    <w:rsid w:val="0065198E"/>
    <w:rsid w:val="00660B47"/>
    <w:rsid w:val="00660F74"/>
    <w:rsid w:val="00674FDA"/>
    <w:rsid w:val="00681A03"/>
    <w:rsid w:val="006830F3"/>
    <w:rsid w:val="00684F93"/>
    <w:rsid w:val="0068649C"/>
    <w:rsid w:val="006903F9"/>
    <w:rsid w:val="006949E8"/>
    <w:rsid w:val="006952D1"/>
    <w:rsid w:val="006975C0"/>
    <w:rsid w:val="006A1EB5"/>
    <w:rsid w:val="006A4F5F"/>
    <w:rsid w:val="006A742F"/>
    <w:rsid w:val="006B5F10"/>
    <w:rsid w:val="006C0918"/>
    <w:rsid w:val="006C238A"/>
    <w:rsid w:val="006C2492"/>
    <w:rsid w:val="006C4307"/>
    <w:rsid w:val="006C49BF"/>
    <w:rsid w:val="006D1174"/>
    <w:rsid w:val="006D4026"/>
    <w:rsid w:val="006D598A"/>
    <w:rsid w:val="006E3293"/>
    <w:rsid w:val="006E4ED1"/>
    <w:rsid w:val="006E6899"/>
    <w:rsid w:val="006E7CD1"/>
    <w:rsid w:val="006F0EDF"/>
    <w:rsid w:val="006F1302"/>
    <w:rsid w:val="006F56DC"/>
    <w:rsid w:val="006F5C3F"/>
    <w:rsid w:val="00700BE7"/>
    <w:rsid w:val="007030AD"/>
    <w:rsid w:val="007045A9"/>
    <w:rsid w:val="0070503A"/>
    <w:rsid w:val="00713F9C"/>
    <w:rsid w:val="00715376"/>
    <w:rsid w:val="00721DA8"/>
    <w:rsid w:val="00730196"/>
    <w:rsid w:val="00731600"/>
    <w:rsid w:val="00747269"/>
    <w:rsid w:val="007477C7"/>
    <w:rsid w:val="00751D77"/>
    <w:rsid w:val="00756368"/>
    <w:rsid w:val="0075794D"/>
    <w:rsid w:val="00775D17"/>
    <w:rsid w:val="0078273F"/>
    <w:rsid w:val="0079208D"/>
    <w:rsid w:val="0079352A"/>
    <w:rsid w:val="007A5286"/>
    <w:rsid w:val="007A7376"/>
    <w:rsid w:val="007B05FD"/>
    <w:rsid w:val="007B0D78"/>
    <w:rsid w:val="007B0EB3"/>
    <w:rsid w:val="007B255E"/>
    <w:rsid w:val="007C0625"/>
    <w:rsid w:val="007C0A30"/>
    <w:rsid w:val="007C0ED4"/>
    <w:rsid w:val="007C1548"/>
    <w:rsid w:val="007C79F1"/>
    <w:rsid w:val="007D26DF"/>
    <w:rsid w:val="007D4146"/>
    <w:rsid w:val="007D6372"/>
    <w:rsid w:val="007E0D0C"/>
    <w:rsid w:val="007E3935"/>
    <w:rsid w:val="007F1A55"/>
    <w:rsid w:val="007F59DF"/>
    <w:rsid w:val="007F65BB"/>
    <w:rsid w:val="0080154A"/>
    <w:rsid w:val="00801EFA"/>
    <w:rsid w:val="00810390"/>
    <w:rsid w:val="00810F77"/>
    <w:rsid w:val="00813EF6"/>
    <w:rsid w:val="008160CC"/>
    <w:rsid w:val="00817DCF"/>
    <w:rsid w:val="00825B00"/>
    <w:rsid w:val="00825C16"/>
    <w:rsid w:val="00831007"/>
    <w:rsid w:val="00834619"/>
    <w:rsid w:val="00834733"/>
    <w:rsid w:val="008358E9"/>
    <w:rsid w:val="00842C2B"/>
    <w:rsid w:val="00843D75"/>
    <w:rsid w:val="008447D7"/>
    <w:rsid w:val="00847D53"/>
    <w:rsid w:val="00852B88"/>
    <w:rsid w:val="00853128"/>
    <w:rsid w:val="008544B2"/>
    <w:rsid w:val="0085483F"/>
    <w:rsid w:val="00866808"/>
    <w:rsid w:val="008675EC"/>
    <w:rsid w:val="00871884"/>
    <w:rsid w:val="0087204A"/>
    <w:rsid w:val="008729F4"/>
    <w:rsid w:val="00872C22"/>
    <w:rsid w:val="00874B89"/>
    <w:rsid w:val="00882B72"/>
    <w:rsid w:val="0088332E"/>
    <w:rsid w:val="0088351F"/>
    <w:rsid w:val="00891AF7"/>
    <w:rsid w:val="008920BF"/>
    <w:rsid w:val="00897B8A"/>
    <w:rsid w:val="008A126E"/>
    <w:rsid w:val="008A4B5C"/>
    <w:rsid w:val="008B1359"/>
    <w:rsid w:val="008B7AD1"/>
    <w:rsid w:val="008C0FC5"/>
    <w:rsid w:val="008D2143"/>
    <w:rsid w:val="008D22F0"/>
    <w:rsid w:val="008D61D8"/>
    <w:rsid w:val="008D6802"/>
    <w:rsid w:val="008E4538"/>
    <w:rsid w:val="008E6D4F"/>
    <w:rsid w:val="008E7364"/>
    <w:rsid w:val="008F1930"/>
    <w:rsid w:val="008F6047"/>
    <w:rsid w:val="00910A07"/>
    <w:rsid w:val="009125A6"/>
    <w:rsid w:val="009217E0"/>
    <w:rsid w:val="00926444"/>
    <w:rsid w:val="009331D9"/>
    <w:rsid w:val="0093321B"/>
    <w:rsid w:val="00933DC4"/>
    <w:rsid w:val="009350FB"/>
    <w:rsid w:val="009427AE"/>
    <w:rsid w:val="009439F8"/>
    <w:rsid w:val="00950B5E"/>
    <w:rsid w:val="009532CD"/>
    <w:rsid w:val="009610BC"/>
    <w:rsid w:val="00965EF5"/>
    <w:rsid w:val="009721D2"/>
    <w:rsid w:val="009727A0"/>
    <w:rsid w:val="00980177"/>
    <w:rsid w:val="00981C6C"/>
    <w:rsid w:val="009853D2"/>
    <w:rsid w:val="00991630"/>
    <w:rsid w:val="00991A63"/>
    <w:rsid w:val="00992ADE"/>
    <w:rsid w:val="00994E42"/>
    <w:rsid w:val="009A28FD"/>
    <w:rsid w:val="009A424C"/>
    <w:rsid w:val="009A73A1"/>
    <w:rsid w:val="009A76BB"/>
    <w:rsid w:val="009B0AE3"/>
    <w:rsid w:val="009B1C14"/>
    <w:rsid w:val="009B1D7B"/>
    <w:rsid w:val="009B395A"/>
    <w:rsid w:val="009B43E2"/>
    <w:rsid w:val="009B45E1"/>
    <w:rsid w:val="009C131A"/>
    <w:rsid w:val="009C1613"/>
    <w:rsid w:val="009C2EDD"/>
    <w:rsid w:val="009C4BA3"/>
    <w:rsid w:val="009C525B"/>
    <w:rsid w:val="009C560B"/>
    <w:rsid w:val="009C5D3B"/>
    <w:rsid w:val="009C7A3C"/>
    <w:rsid w:val="009C7B84"/>
    <w:rsid w:val="009D3B90"/>
    <w:rsid w:val="009D3FFB"/>
    <w:rsid w:val="009D4278"/>
    <w:rsid w:val="009D47A5"/>
    <w:rsid w:val="009D7E0C"/>
    <w:rsid w:val="009E03ED"/>
    <w:rsid w:val="009E25F6"/>
    <w:rsid w:val="009E3CDF"/>
    <w:rsid w:val="009E425C"/>
    <w:rsid w:val="009E64A4"/>
    <w:rsid w:val="009F161F"/>
    <w:rsid w:val="009F45AB"/>
    <w:rsid w:val="00A02B0E"/>
    <w:rsid w:val="00A03C9F"/>
    <w:rsid w:val="00A12F5C"/>
    <w:rsid w:val="00A15C57"/>
    <w:rsid w:val="00A20321"/>
    <w:rsid w:val="00A20ADC"/>
    <w:rsid w:val="00A3326A"/>
    <w:rsid w:val="00A33FAB"/>
    <w:rsid w:val="00A37BE8"/>
    <w:rsid w:val="00A40B4E"/>
    <w:rsid w:val="00A45E50"/>
    <w:rsid w:val="00A53E42"/>
    <w:rsid w:val="00A54ED7"/>
    <w:rsid w:val="00A66C4F"/>
    <w:rsid w:val="00A71AD3"/>
    <w:rsid w:val="00A72F2E"/>
    <w:rsid w:val="00A74876"/>
    <w:rsid w:val="00A80783"/>
    <w:rsid w:val="00A81DDF"/>
    <w:rsid w:val="00A82D94"/>
    <w:rsid w:val="00A85B18"/>
    <w:rsid w:val="00A90180"/>
    <w:rsid w:val="00A92182"/>
    <w:rsid w:val="00A9493F"/>
    <w:rsid w:val="00A9596D"/>
    <w:rsid w:val="00AA2613"/>
    <w:rsid w:val="00AB498C"/>
    <w:rsid w:val="00AB6C56"/>
    <w:rsid w:val="00AC0001"/>
    <w:rsid w:val="00AC1BDA"/>
    <w:rsid w:val="00AC245C"/>
    <w:rsid w:val="00AC6EC5"/>
    <w:rsid w:val="00AD5408"/>
    <w:rsid w:val="00AD5BFF"/>
    <w:rsid w:val="00AD619D"/>
    <w:rsid w:val="00AD74C3"/>
    <w:rsid w:val="00AD78F6"/>
    <w:rsid w:val="00AE063E"/>
    <w:rsid w:val="00AE1350"/>
    <w:rsid w:val="00AE19FE"/>
    <w:rsid w:val="00AE2762"/>
    <w:rsid w:val="00AE4FFD"/>
    <w:rsid w:val="00AE5FBE"/>
    <w:rsid w:val="00AE6A6C"/>
    <w:rsid w:val="00AF114C"/>
    <w:rsid w:val="00AF419B"/>
    <w:rsid w:val="00AF5839"/>
    <w:rsid w:val="00B01FAD"/>
    <w:rsid w:val="00B0247C"/>
    <w:rsid w:val="00B04CF7"/>
    <w:rsid w:val="00B06CA4"/>
    <w:rsid w:val="00B10F94"/>
    <w:rsid w:val="00B203DF"/>
    <w:rsid w:val="00B23D81"/>
    <w:rsid w:val="00B23FA1"/>
    <w:rsid w:val="00B2447E"/>
    <w:rsid w:val="00B32D2C"/>
    <w:rsid w:val="00B35A7C"/>
    <w:rsid w:val="00B40A46"/>
    <w:rsid w:val="00B40A6F"/>
    <w:rsid w:val="00B422A9"/>
    <w:rsid w:val="00B569F7"/>
    <w:rsid w:val="00B56E59"/>
    <w:rsid w:val="00B61AC0"/>
    <w:rsid w:val="00B63E00"/>
    <w:rsid w:val="00B7310A"/>
    <w:rsid w:val="00B76C68"/>
    <w:rsid w:val="00B83EE4"/>
    <w:rsid w:val="00B840C6"/>
    <w:rsid w:val="00B90C1D"/>
    <w:rsid w:val="00B91337"/>
    <w:rsid w:val="00B9204C"/>
    <w:rsid w:val="00B94219"/>
    <w:rsid w:val="00BA233B"/>
    <w:rsid w:val="00BA3463"/>
    <w:rsid w:val="00BA3942"/>
    <w:rsid w:val="00BA41C8"/>
    <w:rsid w:val="00BA4923"/>
    <w:rsid w:val="00BB14A0"/>
    <w:rsid w:val="00BB1EAB"/>
    <w:rsid w:val="00BB4B15"/>
    <w:rsid w:val="00BB54DF"/>
    <w:rsid w:val="00BB7B61"/>
    <w:rsid w:val="00BB7C9B"/>
    <w:rsid w:val="00BC1D31"/>
    <w:rsid w:val="00BC1EEE"/>
    <w:rsid w:val="00BC5D21"/>
    <w:rsid w:val="00BC742A"/>
    <w:rsid w:val="00BC7F32"/>
    <w:rsid w:val="00BD7A8F"/>
    <w:rsid w:val="00BE11DA"/>
    <w:rsid w:val="00BE3634"/>
    <w:rsid w:val="00BE629D"/>
    <w:rsid w:val="00BE7104"/>
    <w:rsid w:val="00BE797A"/>
    <w:rsid w:val="00BE7B67"/>
    <w:rsid w:val="00BF10FF"/>
    <w:rsid w:val="00BF1B5B"/>
    <w:rsid w:val="00BF4DFB"/>
    <w:rsid w:val="00BF5C3B"/>
    <w:rsid w:val="00BF6C64"/>
    <w:rsid w:val="00BF7BBA"/>
    <w:rsid w:val="00BF7BFE"/>
    <w:rsid w:val="00C0145D"/>
    <w:rsid w:val="00C01A88"/>
    <w:rsid w:val="00C06CA3"/>
    <w:rsid w:val="00C1124E"/>
    <w:rsid w:val="00C146DF"/>
    <w:rsid w:val="00C357EA"/>
    <w:rsid w:val="00C4289F"/>
    <w:rsid w:val="00C4669B"/>
    <w:rsid w:val="00C4713E"/>
    <w:rsid w:val="00C515F6"/>
    <w:rsid w:val="00C53A23"/>
    <w:rsid w:val="00C5513C"/>
    <w:rsid w:val="00C67CD8"/>
    <w:rsid w:val="00C72BC7"/>
    <w:rsid w:val="00C74D95"/>
    <w:rsid w:val="00C86508"/>
    <w:rsid w:val="00C865D5"/>
    <w:rsid w:val="00C9321F"/>
    <w:rsid w:val="00C93289"/>
    <w:rsid w:val="00C93EA4"/>
    <w:rsid w:val="00C949C5"/>
    <w:rsid w:val="00C97818"/>
    <w:rsid w:val="00C97C7C"/>
    <w:rsid w:val="00CA0998"/>
    <w:rsid w:val="00CA1D69"/>
    <w:rsid w:val="00CB248A"/>
    <w:rsid w:val="00CB2C82"/>
    <w:rsid w:val="00CB6648"/>
    <w:rsid w:val="00CC1E20"/>
    <w:rsid w:val="00CC248D"/>
    <w:rsid w:val="00CC4091"/>
    <w:rsid w:val="00CC57EE"/>
    <w:rsid w:val="00CD2572"/>
    <w:rsid w:val="00CD5A8A"/>
    <w:rsid w:val="00CD67A9"/>
    <w:rsid w:val="00CE0439"/>
    <w:rsid w:val="00CE182C"/>
    <w:rsid w:val="00CE3C12"/>
    <w:rsid w:val="00CE5848"/>
    <w:rsid w:val="00CE6A07"/>
    <w:rsid w:val="00CF1A48"/>
    <w:rsid w:val="00D00A3A"/>
    <w:rsid w:val="00D00D5A"/>
    <w:rsid w:val="00D029F9"/>
    <w:rsid w:val="00D02E3E"/>
    <w:rsid w:val="00D07000"/>
    <w:rsid w:val="00D1067B"/>
    <w:rsid w:val="00D1599A"/>
    <w:rsid w:val="00D1616B"/>
    <w:rsid w:val="00D17580"/>
    <w:rsid w:val="00D17E15"/>
    <w:rsid w:val="00D249ED"/>
    <w:rsid w:val="00D24E12"/>
    <w:rsid w:val="00D26BE0"/>
    <w:rsid w:val="00D2766C"/>
    <w:rsid w:val="00D32235"/>
    <w:rsid w:val="00D329B3"/>
    <w:rsid w:val="00D36175"/>
    <w:rsid w:val="00D36BD3"/>
    <w:rsid w:val="00D36BD8"/>
    <w:rsid w:val="00D4221E"/>
    <w:rsid w:val="00D45A3F"/>
    <w:rsid w:val="00D5631B"/>
    <w:rsid w:val="00D60E1F"/>
    <w:rsid w:val="00D66700"/>
    <w:rsid w:val="00D668C7"/>
    <w:rsid w:val="00D726FC"/>
    <w:rsid w:val="00D765D8"/>
    <w:rsid w:val="00D773AB"/>
    <w:rsid w:val="00D837C3"/>
    <w:rsid w:val="00D846C7"/>
    <w:rsid w:val="00D8553C"/>
    <w:rsid w:val="00D86AA8"/>
    <w:rsid w:val="00D9530A"/>
    <w:rsid w:val="00D9541C"/>
    <w:rsid w:val="00DA233F"/>
    <w:rsid w:val="00DA309A"/>
    <w:rsid w:val="00DA3465"/>
    <w:rsid w:val="00DA60AD"/>
    <w:rsid w:val="00DB185B"/>
    <w:rsid w:val="00DB2D13"/>
    <w:rsid w:val="00DB3DF1"/>
    <w:rsid w:val="00DC1A1F"/>
    <w:rsid w:val="00DC4529"/>
    <w:rsid w:val="00DD15FE"/>
    <w:rsid w:val="00DD7440"/>
    <w:rsid w:val="00DE2272"/>
    <w:rsid w:val="00DE3760"/>
    <w:rsid w:val="00DE3D46"/>
    <w:rsid w:val="00DE5DF7"/>
    <w:rsid w:val="00DE6770"/>
    <w:rsid w:val="00DF16D8"/>
    <w:rsid w:val="00DF742B"/>
    <w:rsid w:val="00E072E1"/>
    <w:rsid w:val="00E23046"/>
    <w:rsid w:val="00E24D69"/>
    <w:rsid w:val="00E25308"/>
    <w:rsid w:val="00E26CFF"/>
    <w:rsid w:val="00E30AC8"/>
    <w:rsid w:val="00E3166E"/>
    <w:rsid w:val="00E33CFD"/>
    <w:rsid w:val="00E47EAE"/>
    <w:rsid w:val="00E50F58"/>
    <w:rsid w:val="00E51849"/>
    <w:rsid w:val="00E519DD"/>
    <w:rsid w:val="00E51E4F"/>
    <w:rsid w:val="00E5235A"/>
    <w:rsid w:val="00E52433"/>
    <w:rsid w:val="00E56590"/>
    <w:rsid w:val="00E61D1D"/>
    <w:rsid w:val="00E629FC"/>
    <w:rsid w:val="00E67D69"/>
    <w:rsid w:val="00E74354"/>
    <w:rsid w:val="00E76D54"/>
    <w:rsid w:val="00E77ABC"/>
    <w:rsid w:val="00E834F6"/>
    <w:rsid w:val="00E9008B"/>
    <w:rsid w:val="00E910C1"/>
    <w:rsid w:val="00E9209F"/>
    <w:rsid w:val="00E94DE4"/>
    <w:rsid w:val="00EA302B"/>
    <w:rsid w:val="00EA4EE8"/>
    <w:rsid w:val="00EB1E1D"/>
    <w:rsid w:val="00EC0E9D"/>
    <w:rsid w:val="00EC1921"/>
    <w:rsid w:val="00EC24A5"/>
    <w:rsid w:val="00EC42CA"/>
    <w:rsid w:val="00EC7751"/>
    <w:rsid w:val="00EE03DD"/>
    <w:rsid w:val="00EE17B0"/>
    <w:rsid w:val="00EE426A"/>
    <w:rsid w:val="00EE6522"/>
    <w:rsid w:val="00EE6FAF"/>
    <w:rsid w:val="00EF3C48"/>
    <w:rsid w:val="00EF4060"/>
    <w:rsid w:val="00EF67DB"/>
    <w:rsid w:val="00F0207A"/>
    <w:rsid w:val="00F04D6C"/>
    <w:rsid w:val="00F0616F"/>
    <w:rsid w:val="00F06D8A"/>
    <w:rsid w:val="00F111BC"/>
    <w:rsid w:val="00F15E6F"/>
    <w:rsid w:val="00F21A7D"/>
    <w:rsid w:val="00F248D4"/>
    <w:rsid w:val="00F2572F"/>
    <w:rsid w:val="00F26312"/>
    <w:rsid w:val="00F3129F"/>
    <w:rsid w:val="00F329EF"/>
    <w:rsid w:val="00F3313D"/>
    <w:rsid w:val="00F33622"/>
    <w:rsid w:val="00F50EF3"/>
    <w:rsid w:val="00F511E7"/>
    <w:rsid w:val="00F522B9"/>
    <w:rsid w:val="00F52423"/>
    <w:rsid w:val="00F60BE0"/>
    <w:rsid w:val="00F66B22"/>
    <w:rsid w:val="00F70054"/>
    <w:rsid w:val="00F71AB8"/>
    <w:rsid w:val="00F749F8"/>
    <w:rsid w:val="00F74D74"/>
    <w:rsid w:val="00F809CD"/>
    <w:rsid w:val="00F82C42"/>
    <w:rsid w:val="00F83732"/>
    <w:rsid w:val="00F84803"/>
    <w:rsid w:val="00F97B0A"/>
    <w:rsid w:val="00FB0D62"/>
    <w:rsid w:val="00FB5CCF"/>
    <w:rsid w:val="00FB678E"/>
    <w:rsid w:val="00FC0BFB"/>
    <w:rsid w:val="00FC58AB"/>
    <w:rsid w:val="00FC6B9E"/>
    <w:rsid w:val="00FC703C"/>
    <w:rsid w:val="00FD4F94"/>
    <w:rsid w:val="00FD561A"/>
    <w:rsid w:val="00FE0E1D"/>
    <w:rsid w:val="00FE2E28"/>
    <w:rsid w:val="00FE5880"/>
    <w:rsid w:val="00FF4B09"/>
    <w:rsid w:val="00FF55C4"/>
    <w:rsid w:val="00FF5D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126BC35"/>
  <w15:docId w15:val="{F726B3F2-9D61-477D-92A8-71240B9A97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4F94"/>
    <w:pPr>
      <w:spacing w:after="0" w:line="240" w:lineRule="auto"/>
    </w:pPr>
  </w:style>
  <w:style w:type="paragraph" w:styleId="Heading2">
    <w:name w:val="heading 2"/>
    <w:basedOn w:val="Normal"/>
    <w:link w:val="Heading2Char"/>
    <w:uiPriority w:val="9"/>
    <w:qFormat/>
    <w:rsid w:val="008E7364"/>
    <w:pPr>
      <w:spacing w:before="100" w:beforeAutospacing="1" w:after="100" w:afterAutospacing="1"/>
      <w:outlineLvl w:val="1"/>
    </w:pPr>
    <w:rPr>
      <w:rFonts w:ascii="Times New Roman" w:hAnsi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oublespaced">
    <w:name w:val="Double spaced"/>
    <w:basedOn w:val="Normal"/>
    <w:link w:val="DoublespacedChar"/>
    <w:qFormat/>
    <w:rsid w:val="00F84803"/>
    <w:pPr>
      <w:spacing w:line="48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97DA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7DAF"/>
    <w:rPr>
      <w:rFonts w:ascii="Tahoma" w:eastAsia="Times New Roman" w:hAnsi="Tahoma" w:cs="Tahoma"/>
      <w:sz w:val="16"/>
      <w:szCs w:val="16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9E3C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3CDF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3CDF"/>
    <w:rPr>
      <w:rFonts w:ascii="Arial" w:eastAsia="Times New Roman" w:hAnsi="Arial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3C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3CDF"/>
    <w:rPr>
      <w:rFonts w:ascii="Arial" w:eastAsia="Times New Roman" w:hAnsi="Arial" w:cs="Times New Roman"/>
      <w:b/>
      <w:bCs/>
      <w:sz w:val="20"/>
      <w:szCs w:val="20"/>
      <w:lang w:val="en-GB"/>
    </w:rPr>
  </w:style>
  <w:style w:type="paragraph" w:styleId="ListParagraph">
    <w:name w:val="List Paragraph"/>
    <w:basedOn w:val="Normal"/>
    <w:uiPriority w:val="34"/>
    <w:qFormat/>
    <w:rsid w:val="00BA233B"/>
    <w:pPr>
      <w:ind w:left="720"/>
      <w:contextualSpacing/>
    </w:pPr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semiHidden/>
    <w:unhideWhenUsed/>
    <w:rsid w:val="0046245C"/>
    <w:pPr>
      <w:spacing w:before="100" w:beforeAutospacing="1" w:after="100" w:afterAutospacing="1"/>
    </w:pPr>
    <w:rPr>
      <w:rFonts w:ascii="Times New Roman" w:eastAsiaTheme="minorEastAsia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B63E0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3E00"/>
    <w:rPr>
      <w:rFonts w:ascii="Arial" w:eastAsia="Times New Roman" w:hAnsi="Arial" w:cs="Times New Roman"/>
      <w:sz w:val="20"/>
      <w:szCs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B63E0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3E00"/>
    <w:rPr>
      <w:rFonts w:ascii="Arial" w:eastAsia="Times New Roman" w:hAnsi="Arial" w:cs="Times New Roman"/>
      <w:sz w:val="20"/>
      <w:szCs w:val="24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8E7364"/>
    <w:rPr>
      <w:rFonts w:ascii="Times New Roman" w:eastAsia="Times New Roman" w:hAnsi="Times New Roman" w:cs="Times New Roman"/>
      <w:b/>
      <w:bCs/>
      <w:sz w:val="36"/>
      <w:szCs w:val="36"/>
    </w:rPr>
  </w:style>
  <w:style w:type="character" w:styleId="Hyperlink">
    <w:name w:val="Hyperlink"/>
    <w:basedOn w:val="DefaultParagraphFont"/>
    <w:uiPriority w:val="99"/>
    <w:unhideWhenUsed/>
    <w:rsid w:val="008E7364"/>
    <w:rPr>
      <w:b w:val="0"/>
      <w:bCs w:val="0"/>
      <w:strike w:val="0"/>
      <w:dstrike w:val="0"/>
      <w:color w:val="000066"/>
      <w:sz w:val="21"/>
      <w:szCs w:val="21"/>
      <w:u w:val="none"/>
      <w:effect w:val="none"/>
    </w:rPr>
  </w:style>
  <w:style w:type="paragraph" w:customStyle="1" w:styleId="mdrd">
    <w:name w:val="mdrd"/>
    <w:basedOn w:val="Normal"/>
    <w:rsid w:val="008E7364"/>
    <w:pPr>
      <w:shd w:val="clear" w:color="auto" w:fill="FFFFFF"/>
      <w:spacing w:before="100" w:beforeAutospacing="1" w:after="100" w:afterAutospacing="1"/>
    </w:pPr>
    <w:rPr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B7419"/>
    <w:pPr>
      <w:jc w:val="center"/>
    </w:pPr>
    <w:rPr>
      <w:noProof/>
      <w:sz w:val="20"/>
    </w:rPr>
  </w:style>
  <w:style w:type="character" w:customStyle="1" w:styleId="DoublespacedChar">
    <w:name w:val="Double spaced Char"/>
    <w:basedOn w:val="DefaultParagraphFont"/>
    <w:link w:val="Doublespaced"/>
    <w:rsid w:val="00F84803"/>
  </w:style>
  <w:style w:type="character" w:customStyle="1" w:styleId="EndNoteBibliographyTitleChar">
    <w:name w:val="EndNote Bibliography Title Char"/>
    <w:basedOn w:val="DoublespacedChar"/>
    <w:link w:val="EndNoteBibliographyTitle"/>
    <w:rsid w:val="005B7419"/>
    <w:rPr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5B7419"/>
    <w:rPr>
      <w:noProof/>
      <w:sz w:val="20"/>
    </w:rPr>
  </w:style>
  <w:style w:type="character" w:customStyle="1" w:styleId="EndNoteBibliographyChar">
    <w:name w:val="EndNote Bibliography Char"/>
    <w:basedOn w:val="DoublespacedChar"/>
    <w:link w:val="EndNoteBibliography"/>
    <w:rsid w:val="005B7419"/>
    <w:rPr>
      <w:noProof/>
      <w:sz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356AEA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116356"/>
    <w:rPr>
      <w:rFonts w:ascii="Verdana" w:hAnsi="Verdana" w:hint="default"/>
      <w:b/>
      <w:bCs/>
      <w:color w:val="336699"/>
      <w:sz w:val="18"/>
      <w:szCs w:val="18"/>
    </w:rPr>
  </w:style>
  <w:style w:type="paragraph" w:styleId="Revision">
    <w:name w:val="Revision"/>
    <w:hidden/>
    <w:uiPriority w:val="99"/>
    <w:semiHidden/>
    <w:rsid w:val="00144F5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03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06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714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0524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9131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32419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91246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51390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80824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26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4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3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9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63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8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0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94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60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06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17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8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80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882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66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0184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3114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52838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37498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5673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857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5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35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1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7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50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9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76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39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24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3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1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8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2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1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3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3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1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08238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709491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57690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124559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918848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9569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104537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0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5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34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9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19933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44086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420695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553804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421485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276795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35622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930924">
          <w:marLeft w:val="360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6543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36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62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4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23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1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8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907610">
          <w:marLeft w:val="374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193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6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2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8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6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06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3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6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8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8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7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2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09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8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8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0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84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30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93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7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0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260102">
          <w:marLeft w:val="3000"/>
          <w:marRight w:val="3000"/>
          <w:marTop w:val="3000"/>
          <w:marBottom w:val="3000"/>
          <w:divBdr>
            <w:top w:val="single" w:sz="6" w:space="11" w:color="C41216"/>
            <w:left w:val="single" w:sz="6" w:space="11" w:color="C41216"/>
            <w:bottom w:val="single" w:sz="6" w:space="11" w:color="C41216"/>
            <w:right w:val="single" w:sz="6" w:space="11" w:color="C41216"/>
          </w:divBdr>
          <w:divsChild>
            <w:div w:id="166023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551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86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65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66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net.Tate2@va.gov" TargetMode="External"/><Relationship Id="rId13" Type="http://schemas.openxmlformats.org/officeDocument/2006/relationships/image" Target="media/image2.emf"/><Relationship Id="rId18" Type="http://schemas.openxmlformats.org/officeDocument/2006/relationships/image" Target="media/image7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17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vacs.med.yale.edu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7CE304-2E0E-4BA0-9B2D-9182E56DE7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6947</Words>
  <Characters>39600</Characters>
  <Application>Microsoft Office Word</Application>
  <DocSecurity>0</DocSecurity>
  <Lines>330</Lines>
  <Paragraphs>9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Veteran Affairs</Company>
  <LinksUpToDate>false</LinksUpToDate>
  <CharactersWithSpaces>46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PT</dc:creator>
  <cp:lastModifiedBy>Rentsch, Christopher T.</cp:lastModifiedBy>
  <cp:revision>2</cp:revision>
  <cp:lastPrinted>2018-12-05T15:17:00Z</cp:lastPrinted>
  <dcterms:created xsi:type="dcterms:W3CDTF">2019-05-09T16:44:00Z</dcterms:created>
  <dcterms:modified xsi:type="dcterms:W3CDTF">2019-05-09T16:44:00Z</dcterms:modified>
</cp:coreProperties>
</file>